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1921FEDE" w14:textId="77777777" w:rsidR="00854648" w:rsidRPr="00641F3E" w:rsidRDefault="00854648" w:rsidP="00854648">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54648" w:rsidRPr="00641F3E" w14:paraId="41E06965" w14:textId="77777777" w:rsidTr="00651B38">
        <w:tc>
          <w:tcPr>
            <w:tcW w:w="1667" w:type="pct"/>
          </w:tcPr>
          <w:p w14:paraId="483B586D" w14:textId="77777777" w:rsidR="00854648" w:rsidRPr="00641F3E" w:rsidRDefault="00854648" w:rsidP="00651B38">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27BC15E8" w14:textId="77777777" w:rsidR="00854648" w:rsidRPr="00641F3E" w:rsidRDefault="00854648" w:rsidP="00651B38">
            <w:pPr>
              <w:spacing w:after="160" w:line="259" w:lineRule="auto"/>
              <w:jc w:val="right"/>
              <w:rPr>
                <w:rFonts w:asciiTheme="majorBidi" w:hAnsiTheme="majorBidi" w:cstheme="majorBidi"/>
                <w:sz w:val="24"/>
                <w:rtl/>
                <w:lang w:val="en-US"/>
              </w:rPr>
            </w:pPr>
          </w:p>
        </w:tc>
        <w:tc>
          <w:tcPr>
            <w:tcW w:w="1666" w:type="pct"/>
          </w:tcPr>
          <w:p w14:paraId="75A1239E" w14:textId="77777777" w:rsidR="00854648" w:rsidRPr="00641F3E" w:rsidRDefault="00854648" w:rsidP="00651B38">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5938316A" w14:textId="77777777" w:rsidR="00854648" w:rsidRPr="00641F3E" w:rsidRDefault="00854648" w:rsidP="00854648">
      <w:pPr>
        <w:jc w:val="center"/>
        <w:rPr>
          <w:rFonts w:asciiTheme="majorBidi" w:hAnsiTheme="majorBidi" w:cstheme="majorBidi"/>
        </w:rPr>
      </w:pPr>
      <w:r w:rsidRPr="00641F3E">
        <w:rPr>
          <w:rFonts w:asciiTheme="majorBidi" w:hAnsiTheme="majorBidi" w:cstheme="majorBidi"/>
          <w:noProof/>
        </w:rPr>
        <w:drawing>
          <wp:inline distT="0" distB="0" distL="0" distR="0" wp14:anchorId="7A729999" wp14:editId="197B7AB2">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5BCC94A9" w14:textId="77777777" w:rsidR="00854648" w:rsidRPr="00641F3E" w:rsidRDefault="00854648" w:rsidP="00854648">
      <w:pPr>
        <w:jc w:val="center"/>
        <w:rPr>
          <w:rFonts w:asciiTheme="majorBidi" w:hAnsiTheme="majorBidi" w:cstheme="majorBidi"/>
          <w:sz w:val="44"/>
          <w:szCs w:val="40"/>
          <w:rtl/>
        </w:rPr>
      </w:pPr>
    </w:p>
    <w:p w14:paraId="526FF97A" w14:textId="77777777" w:rsidR="00854648" w:rsidRPr="00641F3E" w:rsidRDefault="00854648" w:rsidP="00854648">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2CC28E3F" w14:textId="77777777" w:rsidR="00854648" w:rsidRPr="00641F3E" w:rsidRDefault="00854648" w:rsidP="00854648">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ED7C0F5" w14:textId="77777777" w:rsidR="00854648" w:rsidRPr="00641F3E" w:rsidRDefault="00854648" w:rsidP="00854648">
      <w:pPr>
        <w:jc w:val="center"/>
        <w:rPr>
          <w:rFonts w:asciiTheme="majorBidi" w:hAnsiTheme="majorBidi" w:cstheme="majorBidi"/>
          <w:rtl/>
        </w:rPr>
      </w:pPr>
    </w:p>
    <w:p w14:paraId="76124813" w14:textId="77777777" w:rsidR="00854648" w:rsidRPr="00641F3E" w:rsidRDefault="00854648" w:rsidP="00854648">
      <w:pPr>
        <w:jc w:val="center"/>
        <w:rPr>
          <w:rFonts w:asciiTheme="majorBidi" w:hAnsiTheme="majorBidi" w:cstheme="majorBidi"/>
          <w:rtl/>
        </w:rPr>
      </w:pPr>
    </w:p>
    <w:p w14:paraId="3663EF46" w14:textId="77777777" w:rsidR="00854648" w:rsidRPr="00641F3E" w:rsidRDefault="00854648" w:rsidP="00854648">
      <w:pPr>
        <w:jc w:val="center"/>
        <w:rPr>
          <w:rFonts w:asciiTheme="majorBidi" w:hAnsiTheme="majorBidi" w:cstheme="majorBidi"/>
        </w:rPr>
      </w:pPr>
    </w:p>
    <w:p w14:paraId="32DF1956" w14:textId="77777777" w:rsidR="00854648" w:rsidRPr="00641F3E" w:rsidRDefault="00854648" w:rsidP="00854648">
      <w:pPr>
        <w:jc w:val="center"/>
        <w:rPr>
          <w:rFonts w:asciiTheme="majorBidi" w:hAnsiTheme="majorBidi" w:cstheme="majorBidi"/>
        </w:rPr>
      </w:pPr>
    </w:p>
    <w:p w14:paraId="33DBC7F8" w14:textId="77777777" w:rsidR="00854648" w:rsidRPr="00641F3E" w:rsidRDefault="00854648" w:rsidP="00854648">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119332C3" w14:textId="77777777" w:rsidR="00854648" w:rsidRPr="00641F3E" w:rsidRDefault="00854648" w:rsidP="00854648">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570F291F" w14:textId="77777777" w:rsidR="00854648" w:rsidRPr="00641F3E" w:rsidRDefault="00854648" w:rsidP="00854648">
      <w:pPr>
        <w:bidi/>
        <w:jc w:val="center"/>
        <w:rPr>
          <w:rFonts w:asciiTheme="majorBidi" w:hAnsiTheme="majorBidi" w:cstheme="majorBidi"/>
        </w:rPr>
      </w:pPr>
      <w:r w:rsidRPr="00641F3E">
        <w:rPr>
          <w:rFonts w:asciiTheme="majorBidi" w:hAnsiTheme="majorBidi" w:cstheme="majorBidi"/>
        </w:rPr>
        <w:t xml:space="preserve">20092905 </w:t>
      </w:r>
      <w:r w:rsidRPr="00641F3E">
        <w:rPr>
          <w:rFonts w:asciiTheme="majorBidi" w:hAnsiTheme="majorBidi" w:cstheme="majorBidi"/>
          <w:rtl/>
        </w:rPr>
        <w:t xml:space="preserve">  - </w:t>
      </w:r>
      <w:r w:rsidRPr="00641F3E">
        <w:rPr>
          <w:rFonts w:asciiTheme="majorBidi" w:hAnsiTheme="majorBidi" w:cstheme="majorBidi"/>
        </w:rPr>
        <w:t xml:space="preserve"> 20113798</w:t>
      </w:r>
      <w:r w:rsidRPr="00641F3E">
        <w:rPr>
          <w:rFonts w:asciiTheme="majorBidi" w:hAnsiTheme="majorBidi" w:cstheme="majorBidi"/>
          <w:rtl/>
        </w:rPr>
        <w:t xml:space="preserve"> </w:t>
      </w:r>
    </w:p>
    <w:p w14:paraId="7BA972A2" w14:textId="77777777" w:rsidR="00854648" w:rsidRPr="00641F3E" w:rsidRDefault="00854648" w:rsidP="00854648">
      <w:pPr>
        <w:jc w:val="center"/>
        <w:rPr>
          <w:rFonts w:asciiTheme="majorBidi" w:hAnsiTheme="majorBidi" w:cstheme="majorBidi"/>
        </w:rPr>
      </w:pPr>
    </w:p>
    <w:p w14:paraId="2E9FB208" w14:textId="77777777" w:rsidR="00854648" w:rsidRPr="00641F3E" w:rsidRDefault="00854648" w:rsidP="00854648">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F7D9614" w14:textId="77777777" w:rsidR="00854648" w:rsidRPr="00641F3E" w:rsidRDefault="00854648" w:rsidP="00854648">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4FF34772" w14:textId="77777777" w:rsidR="00854648" w:rsidRPr="00641F3E" w:rsidRDefault="00854648" w:rsidP="00854648">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4308B382" w14:textId="77777777" w:rsidR="00854648" w:rsidRPr="00641F3E" w:rsidRDefault="00854648" w:rsidP="00854648">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3FDB6CED" w14:textId="77777777" w:rsidR="00854648" w:rsidRPr="00641F3E" w:rsidRDefault="00854648" w:rsidP="00854648">
      <w:pPr>
        <w:jc w:val="center"/>
        <w:rPr>
          <w:rFonts w:asciiTheme="majorBidi" w:hAnsiTheme="majorBidi" w:cstheme="majorBidi"/>
        </w:rPr>
      </w:pPr>
    </w:p>
    <w:p w14:paraId="5FEE8CBF" w14:textId="77777777" w:rsidR="00854648" w:rsidRPr="00641F3E" w:rsidRDefault="00854648" w:rsidP="00854648">
      <w:pPr>
        <w:jc w:val="center"/>
        <w:rPr>
          <w:rFonts w:asciiTheme="majorBidi" w:hAnsiTheme="majorBidi" w:cstheme="majorBidi"/>
        </w:rPr>
      </w:pPr>
    </w:p>
    <w:p w14:paraId="5D9A749F" w14:textId="77777777" w:rsidR="00854648" w:rsidRPr="00641F3E" w:rsidRDefault="00854648" w:rsidP="00854648">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0978CD8F" w14:textId="77777777" w:rsidR="00854648" w:rsidRPr="00641F3E" w:rsidRDefault="00854648" w:rsidP="00854648">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081F4461" w14:textId="77777777" w:rsidR="002146E4" w:rsidRDefault="002146E4" w:rsidP="002146E4">
      <w:pPr>
        <w:spacing w:after="160" w:line="259" w:lineRule="auto"/>
        <w:rPr>
          <w:b/>
          <w:bCs w:val="0"/>
          <w:lang w:bidi="ar-BH"/>
        </w:rPr>
        <w:sectPr w:rsidR="002146E4"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68F02CC4" w14:textId="517149ED" w:rsidR="00290D74"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30159" w:history="1">
            <w:r w:rsidR="00290D74" w:rsidRPr="0027509A">
              <w:rPr>
                <w:rStyle w:val="Hyperlink"/>
                <w:rFonts w:eastAsiaTheme="majorEastAsia"/>
                <w:noProof/>
              </w:rPr>
              <w:t>1</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rPr>
              <w:t>Chapter One</w:t>
            </w:r>
            <w:r w:rsidR="00290D74">
              <w:rPr>
                <w:noProof/>
                <w:webHidden/>
              </w:rPr>
              <w:tab/>
            </w:r>
            <w:r w:rsidR="00290D74">
              <w:rPr>
                <w:noProof/>
                <w:webHidden/>
              </w:rPr>
              <w:fldChar w:fldCharType="begin"/>
            </w:r>
            <w:r w:rsidR="00290D74">
              <w:rPr>
                <w:noProof/>
                <w:webHidden/>
              </w:rPr>
              <w:instrText xml:space="preserve"> PAGEREF _Toc59130159 \h </w:instrText>
            </w:r>
            <w:r w:rsidR="00290D74">
              <w:rPr>
                <w:noProof/>
                <w:webHidden/>
              </w:rPr>
            </w:r>
            <w:r w:rsidR="00290D74">
              <w:rPr>
                <w:noProof/>
                <w:webHidden/>
              </w:rPr>
              <w:fldChar w:fldCharType="separate"/>
            </w:r>
            <w:r w:rsidR="00290D74">
              <w:rPr>
                <w:noProof/>
                <w:webHidden/>
              </w:rPr>
              <w:t>1</w:t>
            </w:r>
            <w:r w:rsidR="00290D74">
              <w:rPr>
                <w:noProof/>
                <w:webHidden/>
              </w:rPr>
              <w:fldChar w:fldCharType="end"/>
            </w:r>
          </w:hyperlink>
        </w:p>
        <w:p w14:paraId="60F25AE1" w14:textId="036678DD"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0" w:history="1">
            <w:r w:rsidR="00290D74" w:rsidRPr="0027509A">
              <w:rPr>
                <w:rStyle w:val="Hyperlink"/>
                <w:rFonts w:eastAsiaTheme="majorEastAsia"/>
                <w:noProof/>
                <w:lang w:val="en-US"/>
              </w:rPr>
              <w:t>1.1</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Introduction</w:t>
            </w:r>
            <w:r w:rsidR="00290D74">
              <w:rPr>
                <w:noProof/>
                <w:webHidden/>
              </w:rPr>
              <w:tab/>
            </w:r>
            <w:r w:rsidR="00290D74">
              <w:rPr>
                <w:noProof/>
                <w:webHidden/>
              </w:rPr>
              <w:fldChar w:fldCharType="begin"/>
            </w:r>
            <w:r w:rsidR="00290D74">
              <w:rPr>
                <w:noProof/>
                <w:webHidden/>
              </w:rPr>
              <w:instrText xml:space="preserve"> PAGEREF _Toc59130160 \h </w:instrText>
            </w:r>
            <w:r w:rsidR="00290D74">
              <w:rPr>
                <w:noProof/>
                <w:webHidden/>
              </w:rPr>
            </w:r>
            <w:r w:rsidR="00290D74">
              <w:rPr>
                <w:noProof/>
                <w:webHidden/>
              </w:rPr>
              <w:fldChar w:fldCharType="separate"/>
            </w:r>
            <w:r w:rsidR="00290D74">
              <w:rPr>
                <w:noProof/>
                <w:webHidden/>
              </w:rPr>
              <w:t>2</w:t>
            </w:r>
            <w:r w:rsidR="00290D74">
              <w:rPr>
                <w:noProof/>
                <w:webHidden/>
              </w:rPr>
              <w:fldChar w:fldCharType="end"/>
            </w:r>
          </w:hyperlink>
        </w:p>
        <w:p w14:paraId="4C95575C" w14:textId="64979988"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1" w:history="1">
            <w:r w:rsidR="00290D74" w:rsidRPr="0027509A">
              <w:rPr>
                <w:rStyle w:val="Hyperlink"/>
                <w:rFonts w:eastAsiaTheme="majorEastAsia"/>
                <w:noProof/>
                <w:lang w:val="en-US"/>
              </w:rPr>
              <w:t>1.2</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Research Problem</w:t>
            </w:r>
            <w:r w:rsidR="00290D74">
              <w:rPr>
                <w:noProof/>
                <w:webHidden/>
              </w:rPr>
              <w:tab/>
            </w:r>
            <w:r w:rsidR="00290D74">
              <w:rPr>
                <w:noProof/>
                <w:webHidden/>
              </w:rPr>
              <w:fldChar w:fldCharType="begin"/>
            </w:r>
            <w:r w:rsidR="00290D74">
              <w:rPr>
                <w:noProof/>
                <w:webHidden/>
              </w:rPr>
              <w:instrText xml:space="preserve"> PAGEREF _Toc59130161 \h </w:instrText>
            </w:r>
            <w:r w:rsidR="00290D74">
              <w:rPr>
                <w:noProof/>
                <w:webHidden/>
              </w:rPr>
            </w:r>
            <w:r w:rsidR="00290D74">
              <w:rPr>
                <w:noProof/>
                <w:webHidden/>
              </w:rPr>
              <w:fldChar w:fldCharType="separate"/>
            </w:r>
            <w:r w:rsidR="00290D74">
              <w:rPr>
                <w:noProof/>
                <w:webHidden/>
              </w:rPr>
              <w:t>2</w:t>
            </w:r>
            <w:r w:rsidR="00290D74">
              <w:rPr>
                <w:noProof/>
                <w:webHidden/>
              </w:rPr>
              <w:fldChar w:fldCharType="end"/>
            </w:r>
          </w:hyperlink>
        </w:p>
        <w:p w14:paraId="1845344C" w14:textId="69A1BC59"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2" w:history="1">
            <w:r w:rsidR="00290D74" w:rsidRPr="0027509A">
              <w:rPr>
                <w:rStyle w:val="Hyperlink"/>
                <w:rFonts w:eastAsiaTheme="majorEastAsia"/>
                <w:noProof/>
                <w:lang w:val="en-US"/>
              </w:rPr>
              <w:t>1.3</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Research Questions</w:t>
            </w:r>
            <w:r w:rsidR="00290D74">
              <w:rPr>
                <w:noProof/>
                <w:webHidden/>
              </w:rPr>
              <w:tab/>
            </w:r>
            <w:r w:rsidR="00290D74">
              <w:rPr>
                <w:noProof/>
                <w:webHidden/>
              </w:rPr>
              <w:fldChar w:fldCharType="begin"/>
            </w:r>
            <w:r w:rsidR="00290D74">
              <w:rPr>
                <w:noProof/>
                <w:webHidden/>
              </w:rPr>
              <w:instrText xml:space="preserve"> PAGEREF _Toc59130162 \h </w:instrText>
            </w:r>
            <w:r w:rsidR="00290D74">
              <w:rPr>
                <w:noProof/>
                <w:webHidden/>
              </w:rPr>
            </w:r>
            <w:r w:rsidR="00290D74">
              <w:rPr>
                <w:noProof/>
                <w:webHidden/>
              </w:rPr>
              <w:fldChar w:fldCharType="separate"/>
            </w:r>
            <w:r w:rsidR="00290D74">
              <w:rPr>
                <w:noProof/>
                <w:webHidden/>
              </w:rPr>
              <w:t>2</w:t>
            </w:r>
            <w:r w:rsidR="00290D74">
              <w:rPr>
                <w:noProof/>
                <w:webHidden/>
              </w:rPr>
              <w:fldChar w:fldCharType="end"/>
            </w:r>
          </w:hyperlink>
        </w:p>
        <w:p w14:paraId="31F41337" w14:textId="28C4DAC7"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3" w:history="1">
            <w:r w:rsidR="00290D74" w:rsidRPr="0027509A">
              <w:rPr>
                <w:rStyle w:val="Hyperlink"/>
                <w:rFonts w:eastAsiaTheme="majorEastAsia"/>
                <w:noProof/>
                <w:lang w:val="en-US"/>
              </w:rPr>
              <w:t>1.4</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Research Objectives</w:t>
            </w:r>
            <w:r w:rsidR="00290D74">
              <w:rPr>
                <w:noProof/>
                <w:webHidden/>
              </w:rPr>
              <w:tab/>
            </w:r>
            <w:r w:rsidR="00290D74">
              <w:rPr>
                <w:noProof/>
                <w:webHidden/>
              </w:rPr>
              <w:fldChar w:fldCharType="begin"/>
            </w:r>
            <w:r w:rsidR="00290D74">
              <w:rPr>
                <w:noProof/>
                <w:webHidden/>
              </w:rPr>
              <w:instrText xml:space="preserve"> PAGEREF _Toc59130163 \h </w:instrText>
            </w:r>
            <w:r w:rsidR="00290D74">
              <w:rPr>
                <w:noProof/>
                <w:webHidden/>
              </w:rPr>
            </w:r>
            <w:r w:rsidR="00290D74">
              <w:rPr>
                <w:noProof/>
                <w:webHidden/>
              </w:rPr>
              <w:fldChar w:fldCharType="separate"/>
            </w:r>
            <w:r w:rsidR="00290D74">
              <w:rPr>
                <w:noProof/>
                <w:webHidden/>
              </w:rPr>
              <w:t>2</w:t>
            </w:r>
            <w:r w:rsidR="00290D74">
              <w:rPr>
                <w:noProof/>
                <w:webHidden/>
              </w:rPr>
              <w:fldChar w:fldCharType="end"/>
            </w:r>
          </w:hyperlink>
        </w:p>
        <w:p w14:paraId="7B91E305" w14:textId="1B69692C"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4" w:history="1">
            <w:r w:rsidR="00290D74" w:rsidRPr="0027509A">
              <w:rPr>
                <w:rStyle w:val="Hyperlink"/>
                <w:rFonts w:eastAsiaTheme="majorEastAsia"/>
                <w:noProof/>
                <w:lang w:val="en-US"/>
              </w:rPr>
              <w:t>1.5</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Research Significance</w:t>
            </w:r>
            <w:r w:rsidR="00290D74">
              <w:rPr>
                <w:noProof/>
                <w:webHidden/>
              </w:rPr>
              <w:tab/>
            </w:r>
            <w:r w:rsidR="00290D74">
              <w:rPr>
                <w:noProof/>
                <w:webHidden/>
              </w:rPr>
              <w:fldChar w:fldCharType="begin"/>
            </w:r>
            <w:r w:rsidR="00290D74">
              <w:rPr>
                <w:noProof/>
                <w:webHidden/>
              </w:rPr>
              <w:instrText xml:space="preserve"> PAGEREF _Toc59130164 \h </w:instrText>
            </w:r>
            <w:r w:rsidR="00290D74">
              <w:rPr>
                <w:noProof/>
                <w:webHidden/>
              </w:rPr>
            </w:r>
            <w:r w:rsidR="00290D74">
              <w:rPr>
                <w:noProof/>
                <w:webHidden/>
              </w:rPr>
              <w:fldChar w:fldCharType="separate"/>
            </w:r>
            <w:r w:rsidR="00290D74">
              <w:rPr>
                <w:noProof/>
                <w:webHidden/>
              </w:rPr>
              <w:t>2</w:t>
            </w:r>
            <w:r w:rsidR="00290D74">
              <w:rPr>
                <w:noProof/>
                <w:webHidden/>
              </w:rPr>
              <w:fldChar w:fldCharType="end"/>
            </w:r>
          </w:hyperlink>
        </w:p>
        <w:p w14:paraId="26BF1FF1" w14:textId="6ECA4019"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5" w:history="1">
            <w:r w:rsidR="00290D74" w:rsidRPr="0027509A">
              <w:rPr>
                <w:rStyle w:val="Hyperlink"/>
                <w:rFonts w:eastAsiaTheme="majorEastAsia"/>
                <w:noProof/>
                <w:lang w:val="en-US"/>
              </w:rPr>
              <w:t>1.6</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Research Setting</w:t>
            </w:r>
            <w:r w:rsidR="00290D74">
              <w:rPr>
                <w:noProof/>
                <w:webHidden/>
              </w:rPr>
              <w:tab/>
            </w:r>
            <w:r w:rsidR="00290D74">
              <w:rPr>
                <w:noProof/>
                <w:webHidden/>
              </w:rPr>
              <w:fldChar w:fldCharType="begin"/>
            </w:r>
            <w:r w:rsidR="00290D74">
              <w:rPr>
                <w:noProof/>
                <w:webHidden/>
              </w:rPr>
              <w:instrText xml:space="preserve"> PAGEREF _Toc59130165 \h </w:instrText>
            </w:r>
            <w:r w:rsidR="00290D74">
              <w:rPr>
                <w:noProof/>
                <w:webHidden/>
              </w:rPr>
            </w:r>
            <w:r w:rsidR="00290D74">
              <w:rPr>
                <w:noProof/>
                <w:webHidden/>
              </w:rPr>
              <w:fldChar w:fldCharType="separate"/>
            </w:r>
            <w:r w:rsidR="00290D74">
              <w:rPr>
                <w:noProof/>
                <w:webHidden/>
              </w:rPr>
              <w:t>2</w:t>
            </w:r>
            <w:r w:rsidR="00290D74">
              <w:rPr>
                <w:noProof/>
                <w:webHidden/>
              </w:rPr>
              <w:fldChar w:fldCharType="end"/>
            </w:r>
          </w:hyperlink>
        </w:p>
        <w:p w14:paraId="0D393466" w14:textId="14E23727"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6" w:history="1">
            <w:r w:rsidR="00290D74" w:rsidRPr="0027509A">
              <w:rPr>
                <w:rStyle w:val="Hyperlink"/>
                <w:rFonts w:eastAsiaTheme="majorEastAsia"/>
                <w:noProof/>
                <w:lang w:val="en-US"/>
              </w:rPr>
              <w:t>1.7</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Definition of Terms</w:t>
            </w:r>
            <w:r w:rsidR="00290D74">
              <w:rPr>
                <w:noProof/>
                <w:webHidden/>
              </w:rPr>
              <w:tab/>
            </w:r>
            <w:r w:rsidR="00290D74">
              <w:rPr>
                <w:noProof/>
                <w:webHidden/>
              </w:rPr>
              <w:fldChar w:fldCharType="begin"/>
            </w:r>
            <w:r w:rsidR="00290D74">
              <w:rPr>
                <w:noProof/>
                <w:webHidden/>
              </w:rPr>
              <w:instrText xml:space="preserve"> PAGEREF _Toc59130166 \h </w:instrText>
            </w:r>
            <w:r w:rsidR="00290D74">
              <w:rPr>
                <w:noProof/>
                <w:webHidden/>
              </w:rPr>
            </w:r>
            <w:r w:rsidR="00290D74">
              <w:rPr>
                <w:noProof/>
                <w:webHidden/>
              </w:rPr>
              <w:fldChar w:fldCharType="separate"/>
            </w:r>
            <w:r w:rsidR="00290D74">
              <w:rPr>
                <w:noProof/>
                <w:webHidden/>
              </w:rPr>
              <w:t>2</w:t>
            </w:r>
            <w:r w:rsidR="00290D74">
              <w:rPr>
                <w:noProof/>
                <w:webHidden/>
              </w:rPr>
              <w:fldChar w:fldCharType="end"/>
            </w:r>
          </w:hyperlink>
        </w:p>
        <w:p w14:paraId="669BEA58" w14:textId="480969CE" w:rsidR="00290D74" w:rsidRDefault="004F2894">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0167" w:history="1">
            <w:r w:rsidR="00290D74" w:rsidRPr="0027509A">
              <w:rPr>
                <w:rStyle w:val="Hyperlink"/>
                <w:rFonts w:eastAsiaTheme="majorEastAsia"/>
                <w:noProof/>
              </w:rPr>
              <w:t>2</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rPr>
              <w:t>Chapter Two</w:t>
            </w:r>
            <w:r w:rsidR="00290D74">
              <w:rPr>
                <w:noProof/>
                <w:webHidden/>
              </w:rPr>
              <w:tab/>
            </w:r>
            <w:r w:rsidR="00290D74">
              <w:rPr>
                <w:noProof/>
                <w:webHidden/>
              </w:rPr>
              <w:fldChar w:fldCharType="begin"/>
            </w:r>
            <w:r w:rsidR="00290D74">
              <w:rPr>
                <w:noProof/>
                <w:webHidden/>
              </w:rPr>
              <w:instrText xml:space="preserve"> PAGEREF _Toc59130167 \h </w:instrText>
            </w:r>
            <w:r w:rsidR="00290D74">
              <w:rPr>
                <w:noProof/>
                <w:webHidden/>
              </w:rPr>
            </w:r>
            <w:r w:rsidR="00290D74">
              <w:rPr>
                <w:noProof/>
                <w:webHidden/>
              </w:rPr>
              <w:fldChar w:fldCharType="separate"/>
            </w:r>
            <w:r w:rsidR="00290D74">
              <w:rPr>
                <w:noProof/>
                <w:webHidden/>
              </w:rPr>
              <w:t>3</w:t>
            </w:r>
            <w:r w:rsidR="00290D74">
              <w:rPr>
                <w:noProof/>
                <w:webHidden/>
              </w:rPr>
              <w:fldChar w:fldCharType="end"/>
            </w:r>
          </w:hyperlink>
        </w:p>
        <w:p w14:paraId="067A2224" w14:textId="74B75ED0"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8" w:history="1">
            <w:r w:rsidR="00290D74" w:rsidRPr="0027509A">
              <w:rPr>
                <w:rStyle w:val="Hyperlink"/>
                <w:rFonts w:eastAsiaTheme="majorEastAsia"/>
                <w:noProof/>
                <w:lang w:val="en-US"/>
              </w:rPr>
              <w:t>2.1</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Literature Review</w:t>
            </w:r>
            <w:r w:rsidR="00290D74">
              <w:rPr>
                <w:noProof/>
                <w:webHidden/>
              </w:rPr>
              <w:tab/>
            </w:r>
            <w:r w:rsidR="00290D74">
              <w:rPr>
                <w:noProof/>
                <w:webHidden/>
              </w:rPr>
              <w:fldChar w:fldCharType="begin"/>
            </w:r>
            <w:r w:rsidR="00290D74">
              <w:rPr>
                <w:noProof/>
                <w:webHidden/>
              </w:rPr>
              <w:instrText xml:space="preserve"> PAGEREF _Toc59130168 \h </w:instrText>
            </w:r>
            <w:r w:rsidR="00290D74">
              <w:rPr>
                <w:noProof/>
                <w:webHidden/>
              </w:rPr>
            </w:r>
            <w:r w:rsidR="00290D74">
              <w:rPr>
                <w:noProof/>
                <w:webHidden/>
              </w:rPr>
              <w:fldChar w:fldCharType="separate"/>
            </w:r>
            <w:r w:rsidR="00290D74">
              <w:rPr>
                <w:noProof/>
                <w:webHidden/>
              </w:rPr>
              <w:t>4</w:t>
            </w:r>
            <w:r w:rsidR="00290D74">
              <w:rPr>
                <w:noProof/>
                <w:webHidden/>
              </w:rPr>
              <w:fldChar w:fldCharType="end"/>
            </w:r>
          </w:hyperlink>
        </w:p>
        <w:p w14:paraId="167C6F56" w14:textId="14EA7CBB"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9" w:history="1">
            <w:r w:rsidR="00290D74" w:rsidRPr="0027509A">
              <w:rPr>
                <w:rStyle w:val="Hyperlink"/>
                <w:rFonts w:eastAsiaTheme="majorEastAsia"/>
                <w:noProof/>
                <w:lang w:val="en-US"/>
              </w:rPr>
              <w:t>2.2</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Theoretical Framework</w:t>
            </w:r>
            <w:r w:rsidR="00290D74">
              <w:rPr>
                <w:noProof/>
                <w:webHidden/>
              </w:rPr>
              <w:tab/>
            </w:r>
            <w:r w:rsidR="00290D74">
              <w:rPr>
                <w:noProof/>
                <w:webHidden/>
              </w:rPr>
              <w:fldChar w:fldCharType="begin"/>
            </w:r>
            <w:r w:rsidR="00290D74">
              <w:rPr>
                <w:noProof/>
                <w:webHidden/>
              </w:rPr>
              <w:instrText xml:space="preserve"> PAGEREF _Toc59130169 \h </w:instrText>
            </w:r>
            <w:r w:rsidR="00290D74">
              <w:rPr>
                <w:noProof/>
                <w:webHidden/>
              </w:rPr>
            </w:r>
            <w:r w:rsidR="00290D74">
              <w:rPr>
                <w:noProof/>
                <w:webHidden/>
              </w:rPr>
              <w:fldChar w:fldCharType="separate"/>
            </w:r>
            <w:r w:rsidR="00290D74">
              <w:rPr>
                <w:noProof/>
                <w:webHidden/>
              </w:rPr>
              <w:t>4</w:t>
            </w:r>
            <w:r w:rsidR="00290D74">
              <w:rPr>
                <w:noProof/>
                <w:webHidden/>
              </w:rPr>
              <w:fldChar w:fldCharType="end"/>
            </w:r>
          </w:hyperlink>
        </w:p>
        <w:p w14:paraId="3EC7E8D2" w14:textId="15B176C1"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70" w:history="1">
            <w:r w:rsidR="00290D74" w:rsidRPr="0027509A">
              <w:rPr>
                <w:rStyle w:val="Hyperlink"/>
                <w:rFonts w:eastAsiaTheme="majorEastAsia"/>
                <w:noProof/>
                <w:lang w:val="en-US"/>
              </w:rPr>
              <w:t>2.3</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Research Hypothesis</w:t>
            </w:r>
            <w:r w:rsidR="00290D74">
              <w:rPr>
                <w:noProof/>
                <w:webHidden/>
              </w:rPr>
              <w:tab/>
            </w:r>
            <w:r w:rsidR="00290D74">
              <w:rPr>
                <w:noProof/>
                <w:webHidden/>
              </w:rPr>
              <w:fldChar w:fldCharType="begin"/>
            </w:r>
            <w:r w:rsidR="00290D74">
              <w:rPr>
                <w:noProof/>
                <w:webHidden/>
              </w:rPr>
              <w:instrText xml:space="preserve"> PAGEREF _Toc59130170 \h </w:instrText>
            </w:r>
            <w:r w:rsidR="00290D74">
              <w:rPr>
                <w:noProof/>
                <w:webHidden/>
              </w:rPr>
            </w:r>
            <w:r w:rsidR="00290D74">
              <w:rPr>
                <w:noProof/>
                <w:webHidden/>
              </w:rPr>
              <w:fldChar w:fldCharType="separate"/>
            </w:r>
            <w:r w:rsidR="00290D74">
              <w:rPr>
                <w:noProof/>
                <w:webHidden/>
              </w:rPr>
              <w:t>4</w:t>
            </w:r>
            <w:r w:rsidR="00290D74">
              <w:rPr>
                <w:noProof/>
                <w:webHidden/>
              </w:rPr>
              <w:fldChar w:fldCharType="end"/>
            </w:r>
          </w:hyperlink>
        </w:p>
        <w:p w14:paraId="163B8B12" w14:textId="22DE131B" w:rsidR="00290D74" w:rsidRDefault="004F2894">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0171" w:history="1">
            <w:r w:rsidR="00290D74" w:rsidRPr="0027509A">
              <w:rPr>
                <w:rStyle w:val="Hyperlink"/>
                <w:rFonts w:eastAsiaTheme="majorEastAsia"/>
                <w:noProof/>
              </w:rPr>
              <w:t>3</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rPr>
              <w:t>Chapter Three</w:t>
            </w:r>
            <w:r w:rsidR="00290D74">
              <w:rPr>
                <w:noProof/>
                <w:webHidden/>
              </w:rPr>
              <w:tab/>
            </w:r>
            <w:r w:rsidR="00290D74">
              <w:rPr>
                <w:noProof/>
                <w:webHidden/>
              </w:rPr>
              <w:fldChar w:fldCharType="begin"/>
            </w:r>
            <w:r w:rsidR="00290D74">
              <w:rPr>
                <w:noProof/>
                <w:webHidden/>
              </w:rPr>
              <w:instrText xml:space="preserve"> PAGEREF _Toc59130171 \h </w:instrText>
            </w:r>
            <w:r w:rsidR="00290D74">
              <w:rPr>
                <w:noProof/>
                <w:webHidden/>
              </w:rPr>
            </w:r>
            <w:r w:rsidR="00290D74">
              <w:rPr>
                <w:noProof/>
                <w:webHidden/>
              </w:rPr>
              <w:fldChar w:fldCharType="separate"/>
            </w:r>
            <w:r w:rsidR="00290D74">
              <w:rPr>
                <w:noProof/>
                <w:webHidden/>
              </w:rPr>
              <w:t>5</w:t>
            </w:r>
            <w:r w:rsidR="00290D74">
              <w:rPr>
                <w:noProof/>
                <w:webHidden/>
              </w:rPr>
              <w:fldChar w:fldCharType="end"/>
            </w:r>
          </w:hyperlink>
        </w:p>
        <w:p w14:paraId="0552EFA9" w14:textId="709C83BB"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72" w:history="1">
            <w:r w:rsidR="00290D74" w:rsidRPr="0027509A">
              <w:rPr>
                <w:rStyle w:val="Hyperlink"/>
                <w:rFonts w:eastAsiaTheme="majorEastAsia"/>
                <w:noProof/>
                <w:lang w:val="en-US"/>
              </w:rPr>
              <w:t>3.1</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Methodology</w:t>
            </w:r>
            <w:r w:rsidR="00290D74">
              <w:rPr>
                <w:noProof/>
                <w:webHidden/>
              </w:rPr>
              <w:tab/>
            </w:r>
            <w:r w:rsidR="00290D74">
              <w:rPr>
                <w:noProof/>
                <w:webHidden/>
              </w:rPr>
              <w:fldChar w:fldCharType="begin"/>
            </w:r>
            <w:r w:rsidR="00290D74">
              <w:rPr>
                <w:noProof/>
                <w:webHidden/>
              </w:rPr>
              <w:instrText xml:space="preserve"> PAGEREF _Toc59130172 \h </w:instrText>
            </w:r>
            <w:r w:rsidR="00290D74">
              <w:rPr>
                <w:noProof/>
                <w:webHidden/>
              </w:rPr>
            </w:r>
            <w:r w:rsidR="00290D74">
              <w:rPr>
                <w:noProof/>
                <w:webHidden/>
              </w:rPr>
              <w:fldChar w:fldCharType="separate"/>
            </w:r>
            <w:r w:rsidR="00290D74">
              <w:rPr>
                <w:noProof/>
                <w:webHidden/>
              </w:rPr>
              <w:t>6</w:t>
            </w:r>
            <w:r w:rsidR="00290D74">
              <w:rPr>
                <w:noProof/>
                <w:webHidden/>
              </w:rPr>
              <w:fldChar w:fldCharType="end"/>
            </w:r>
          </w:hyperlink>
        </w:p>
        <w:p w14:paraId="59C0C9C2" w14:textId="02CAF144"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73" w:history="1">
            <w:r w:rsidR="00290D74" w:rsidRPr="0027509A">
              <w:rPr>
                <w:rStyle w:val="Hyperlink"/>
                <w:rFonts w:eastAsiaTheme="majorEastAsia"/>
                <w:noProof/>
                <w:lang w:val="en-US"/>
              </w:rPr>
              <w:t>3.2</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Population</w:t>
            </w:r>
            <w:r w:rsidR="00290D74">
              <w:rPr>
                <w:noProof/>
                <w:webHidden/>
              </w:rPr>
              <w:tab/>
            </w:r>
            <w:r w:rsidR="00290D74">
              <w:rPr>
                <w:noProof/>
                <w:webHidden/>
              </w:rPr>
              <w:fldChar w:fldCharType="begin"/>
            </w:r>
            <w:r w:rsidR="00290D74">
              <w:rPr>
                <w:noProof/>
                <w:webHidden/>
              </w:rPr>
              <w:instrText xml:space="preserve"> PAGEREF _Toc59130173 \h </w:instrText>
            </w:r>
            <w:r w:rsidR="00290D74">
              <w:rPr>
                <w:noProof/>
                <w:webHidden/>
              </w:rPr>
            </w:r>
            <w:r w:rsidR="00290D74">
              <w:rPr>
                <w:noProof/>
                <w:webHidden/>
              </w:rPr>
              <w:fldChar w:fldCharType="separate"/>
            </w:r>
            <w:r w:rsidR="00290D74">
              <w:rPr>
                <w:noProof/>
                <w:webHidden/>
              </w:rPr>
              <w:t>8</w:t>
            </w:r>
            <w:r w:rsidR="00290D74">
              <w:rPr>
                <w:noProof/>
                <w:webHidden/>
              </w:rPr>
              <w:fldChar w:fldCharType="end"/>
            </w:r>
          </w:hyperlink>
        </w:p>
        <w:p w14:paraId="54090D7D" w14:textId="7DBDEE24"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74" w:history="1">
            <w:r w:rsidR="00290D74" w:rsidRPr="0027509A">
              <w:rPr>
                <w:rStyle w:val="Hyperlink"/>
                <w:rFonts w:eastAsiaTheme="majorEastAsia"/>
                <w:noProof/>
                <w:lang w:val="en-US"/>
              </w:rPr>
              <w:t>3.3</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Research Study Tools</w:t>
            </w:r>
            <w:r w:rsidR="00290D74">
              <w:rPr>
                <w:noProof/>
                <w:webHidden/>
              </w:rPr>
              <w:tab/>
            </w:r>
            <w:r w:rsidR="00290D74">
              <w:rPr>
                <w:noProof/>
                <w:webHidden/>
              </w:rPr>
              <w:fldChar w:fldCharType="begin"/>
            </w:r>
            <w:r w:rsidR="00290D74">
              <w:rPr>
                <w:noProof/>
                <w:webHidden/>
              </w:rPr>
              <w:instrText xml:space="preserve"> PAGEREF _Toc59130174 \h </w:instrText>
            </w:r>
            <w:r w:rsidR="00290D74">
              <w:rPr>
                <w:noProof/>
                <w:webHidden/>
              </w:rPr>
            </w:r>
            <w:r w:rsidR="00290D74">
              <w:rPr>
                <w:noProof/>
                <w:webHidden/>
              </w:rPr>
              <w:fldChar w:fldCharType="separate"/>
            </w:r>
            <w:r w:rsidR="00290D74">
              <w:rPr>
                <w:noProof/>
                <w:webHidden/>
              </w:rPr>
              <w:t>8</w:t>
            </w:r>
            <w:r w:rsidR="00290D74">
              <w:rPr>
                <w:noProof/>
                <w:webHidden/>
              </w:rPr>
              <w:fldChar w:fldCharType="end"/>
            </w:r>
          </w:hyperlink>
        </w:p>
        <w:p w14:paraId="7A575178" w14:textId="7C4FC185" w:rsidR="00290D74" w:rsidRDefault="004F289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175" w:history="1">
            <w:r w:rsidR="00290D74" w:rsidRPr="0027509A">
              <w:rPr>
                <w:rStyle w:val="Hyperlink"/>
                <w:rFonts w:eastAsiaTheme="majorEastAsia"/>
                <w:noProof/>
                <w:lang w:val="en-US"/>
              </w:rPr>
              <w:t>3.3.1</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Data and Variable Extraction</w:t>
            </w:r>
            <w:r w:rsidR="00290D74">
              <w:rPr>
                <w:noProof/>
                <w:webHidden/>
              </w:rPr>
              <w:tab/>
            </w:r>
            <w:r w:rsidR="00290D74">
              <w:rPr>
                <w:noProof/>
                <w:webHidden/>
              </w:rPr>
              <w:fldChar w:fldCharType="begin"/>
            </w:r>
            <w:r w:rsidR="00290D74">
              <w:rPr>
                <w:noProof/>
                <w:webHidden/>
              </w:rPr>
              <w:instrText xml:space="preserve"> PAGEREF _Toc59130175 \h </w:instrText>
            </w:r>
            <w:r w:rsidR="00290D74">
              <w:rPr>
                <w:noProof/>
                <w:webHidden/>
              </w:rPr>
            </w:r>
            <w:r w:rsidR="00290D74">
              <w:rPr>
                <w:noProof/>
                <w:webHidden/>
              </w:rPr>
              <w:fldChar w:fldCharType="separate"/>
            </w:r>
            <w:r w:rsidR="00290D74">
              <w:rPr>
                <w:noProof/>
                <w:webHidden/>
              </w:rPr>
              <w:t>8</w:t>
            </w:r>
            <w:r w:rsidR="00290D74">
              <w:rPr>
                <w:noProof/>
                <w:webHidden/>
              </w:rPr>
              <w:fldChar w:fldCharType="end"/>
            </w:r>
          </w:hyperlink>
        </w:p>
        <w:p w14:paraId="02DD595D" w14:textId="625D44ED" w:rsidR="00290D74" w:rsidRDefault="004F289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176" w:history="1">
            <w:r w:rsidR="00290D74" w:rsidRPr="0027509A">
              <w:rPr>
                <w:rStyle w:val="Hyperlink"/>
                <w:rFonts w:eastAsiaTheme="majorEastAsia"/>
                <w:noProof/>
                <w:lang w:val="en-US"/>
              </w:rPr>
              <w:t>3.3.2</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Other Study Tools</w:t>
            </w:r>
            <w:r w:rsidR="00290D74">
              <w:rPr>
                <w:noProof/>
                <w:webHidden/>
              </w:rPr>
              <w:tab/>
            </w:r>
            <w:r w:rsidR="00290D74">
              <w:rPr>
                <w:noProof/>
                <w:webHidden/>
              </w:rPr>
              <w:fldChar w:fldCharType="begin"/>
            </w:r>
            <w:r w:rsidR="00290D74">
              <w:rPr>
                <w:noProof/>
                <w:webHidden/>
              </w:rPr>
              <w:instrText xml:space="preserve"> PAGEREF _Toc59130176 \h </w:instrText>
            </w:r>
            <w:r w:rsidR="00290D74">
              <w:rPr>
                <w:noProof/>
                <w:webHidden/>
              </w:rPr>
            </w:r>
            <w:r w:rsidR="00290D74">
              <w:rPr>
                <w:noProof/>
                <w:webHidden/>
              </w:rPr>
              <w:fldChar w:fldCharType="separate"/>
            </w:r>
            <w:r w:rsidR="00290D74">
              <w:rPr>
                <w:noProof/>
                <w:webHidden/>
              </w:rPr>
              <w:t>9</w:t>
            </w:r>
            <w:r w:rsidR="00290D74">
              <w:rPr>
                <w:noProof/>
                <w:webHidden/>
              </w:rPr>
              <w:fldChar w:fldCharType="end"/>
            </w:r>
          </w:hyperlink>
        </w:p>
        <w:p w14:paraId="00BA0680" w14:textId="619EB9FD"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77" w:history="1">
            <w:r w:rsidR="00290D74" w:rsidRPr="0027509A">
              <w:rPr>
                <w:rStyle w:val="Hyperlink"/>
                <w:rFonts w:eastAsiaTheme="majorEastAsia"/>
                <w:noProof/>
                <w:lang w:val="en-US"/>
              </w:rPr>
              <w:t>3.4</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Data Collection and Procedures</w:t>
            </w:r>
            <w:r w:rsidR="00290D74">
              <w:rPr>
                <w:noProof/>
                <w:webHidden/>
              </w:rPr>
              <w:tab/>
            </w:r>
            <w:r w:rsidR="00290D74">
              <w:rPr>
                <w:noProof/>
                <w:webHidden/>
              </w:rPr>
              <w:fldChar w:fldCharType="begin"/>
            </w:r>
            <w:r w:rsidR="00290D74">
              <w:rPr>
                <w:noProof/>
                <w:webHidden/>
              </w:rPr>
              <w:instrText xml:space="preserve"> PAGEREF _Toc59130177 \h </w:instrText>
            </w:r>
            <w:r w:rsidR="00290D74">
              <w:rPr>
                <w:noProof/>
                <w:webHidden/>
              </w:rPr>
            </w:r>
            <w:r w:rsidR="00290D74">
              <w:rPr>
                <w:noProof/>
                <w:webHidden/>
              </w:rPr>
              <w:fldChar w:fldCharType="separate"/>
            </w:r>
            <w:r w:rsidR="00290D74">
              <w:rPr>
                <w:noProof/>
                <w:webHidden/>
              </w:rPr>
              <w:t>9</w:t>
            </w:r>
            <w:r w:rsidR="00290D74">
              <w:rPr>
                <w:noProof/>
                <w:webHidden/>
              </w:rPr>
              <w:fldChar w:fldCharType="end"/>
            </w:r>
          </w:hyperlink>
        </w:p>
        <w:p w14:paraId="7B981B70" w14:textId="1062D988"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78" w:history="1">
            <w:r w:rsidR="00290D74" w:rsidRPr="0027509A">
              <w:rPr>
                <w:rStyle w:val="Hyperlink"/>
                <w:rFonts w:eastAsiaTheme="majorEastAsia"/>
                <w:noProof/>
                <w:lang w:val="en-US"/>
              </w:rPr>
              <w:t>3.5</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Statistical Analysis Approach</w:t>
            </w:r>
            <w:r w:rsidR="00290D74">
              <w:rPr>
                <w:noProof/>
                <w:webHidden/>
              </w:rPr>
              <w:tab/>
            </w:r>
            <w:r w:rsidR="00290D74">
              <w:rPr>
                <w:noProof/>
                <w:webHidden/>
              </w:rPr>
              <w:fldChar w:fldCharType="begin"/>
            </w:r>
            <w:r w:rsidR="00290D74">
              <w:rPr>
                <w:noProof/>
                <w:webHidden/>
              </w:rPr>
              <w:instrText xml:space="preserve"> PAGEREF _Toc59130178 \h </w:instrText>
            </w:r>
            <w:r w:rsidR="00290D74">
              <w:rPr>
                <w:noProof/>
                <w:webHidden/>
              </w:rPr>
            </w:r>
            <w:r w:rsidR="00290D74">
              <w:rPr>
                <w:noProof/>
                <w:webHidden/>
              </w:rPr>
              <w:fldChar w:fldCharType="separate"/>
            </w:r>
            <w:r w:rsidR="00290D74">
              <w:rPr>
                <w:noProof/>
                <w:webHidden/>
              </w:rPr>
              <w:t>10</w:t>
            </w:r>
            <w:r w:rsidR="00290D74">
              <w:rPr>
                <w:noProof/>
                <w:webHidden/>
              </w:rPr>
              <w:fldChar w:fldCharType="end"/>
            </w:r>
          </w:hyperlink>
        </w:p>
        <w:p w14:paraId="15619EB5" w14:textId="71D6628E" w:rsidR="00290D74" w:rsidRDefault="004F289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179" w:history="1">
            <w:r w:rsidR="00290D74" w:rsidRPr="0027509A">
              <w:rPr>
                <w:rStyle w:val="Hyperlink"/>
                <w:rFonts w:eastAsiaTheme="majorEastAsia"/>
                <w:noProof/>
                <w:lang w:val="en-US"/>
              </w:rPr>
              <w:t>3.5.1</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COVID-19 Prediction Model</w:t>
            </w:r>
            <w:r w:rsidR="00290D74">
              <w:rPr>
                <w:noProof/>
                <w:webHidden/>
              </w:rPr>
              <w:tab/>
            </w:r>
            <w:r w:rsidR="00290D74">
              <w:rPr>
                <w:noProof/>
                <w:webHidden/>
              </w:rPr>
              <w:fldChar w:fldCharType="begin"/>
            </w:r>
            <w:r w:rsidR="00290D74">
              <w:rPr>
                <w:noProof/>
                <w:webHidden/>
              </w:rPr>
              <w:instrText xml:space="preserve"> PAGEREF _Toc59130179 \h </w:instrText>
            </w:r>
            <w:r w:rsidR="00290D74">
              <w:rPr>
                <w:noProof/>
                <w:webHidden/>
              </w:rPr>
            </w:r>
            <w:r w:rsidR="00290D74">
              <w:rPr>
                <w:noProof/>
                <w:webHidden/>
              </w:rPr>
              <w:fldChar w:fldCharType="separate"/>
            </w:r>
            <w:r w:rsidR="00290D74">
              <w:rPr>
                <w:noProof/>
                <w:webHidden/>
              </w:rPr>
              <w:t>10</w:t>
            </w:r>
            <w:r w:rsidR="00290D74">
              <w:rPr>
                <w:noProof/>
                <w:webHidden/>
              </w:rPr>
              <w:fldChar w:fldCharType="end"/>
            </w:r>
          </w:hyperlink>
        </w:p>
        <w:p w14:paraId="5D123256" w14:textId="67D062B4" w:rsidR="00290D74" w:rsidRDefault="004F289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180" w:history="1">
            <w:r w:rsidR="00290D74" w:rsidRPr="0027509A">
              <w:rPr>
                <w:rStyle w:val="Hyperlink"/>
                <w:rFonts w:eastAsiaTheme="majorEastAsia"/>
                <w:noProof/>
                <w:lang w:val="en-US"/>
              </w:rPr>
              <w:t>3.5.2</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Statistical Calculation of Study Factors</w:t>
            </w:r>
            <w:r w:rsidR="00290D74">
              <w:rPr>
                <w:noProof/>
                <w:webHidden/>
              </w:rPr>
              <w:tab/>
            </w:r>
            <w:r w:rsidR="00290D74">
              <w:rPr>
                <w:noProof/>
                <w:webHidden/>
              </w:rPr>
              <w:fldChar w:fldCharType="begin"/>
            </w:r>
            <w:r w:rsidR="00290D74">
              <w:rPr>
                <w:noProof/>
                <w:webHidden/>
              </w:rPr>
              <w:instrText xml:space="preserve"> PAGEREF _Toc59130180 \h </w:instrText>
            </w:r>
            <w:r w:rsidR="00290D74">
              <w:rPr>
                <w:noProof/>
                <w:webHidden/>
              </w:rPr>
            </w:r>
            <w:r w:rsidR="00290D74">
              <w:rPr>
                <w:noProof/>
                <w:webHidden/>
              </w:rPr>
              <w:fldChar w:fldCharType="separate"/>
            </w:r>
            <w:r w:rsidR="00290D74">
              <w:rPr>
                <w:noProof/>
                <w:webHidden/>
              </w:rPr>
              <w:t>11</w:t>
            </w:r>
            <w:r w:rsidR="00290D74">
              <w:rPr>
                <w:noProof/>
                <w:webHidden/>
              </w:rPr>
              <w:fldChar w:fldCharType="end"/>
            </w:r>
          </w:hyperlink>
        </w:p>
        <w:p w14:paraId="1E21EA01" w14:textId="0AD8A7C8" w:rsidR="00290D74" w:rsidRDefault="004F2894">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0181" w:history="1">
            <w:r w:rsidR="00290D74" w:rsidRPr="0027509A">
              <w:rPr>
                <w:rStyle w:val="Hyperlink"/>
                <w:rFonts w:eastAsiaTheme="majorEastAsia"/>
                <w:noProof/>
              </w:rPr>
              <w:t>4</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rPr>
              <w:t>Chapter Four</w:t>
            </w:r>
            <w:r w:rsidR="00290D74">
              <w:rPr>
                <w:noProof/>
                <w:webHidden/>
              </w:rPr>
              <w:tab/>
            </w:r>
            <w:r w:rsidR="00290D74">
              <w:rPr>
                <w:noProof/>
                <w:webHidden/>
              </w:rPr>
              <w:fldChar w:fldCharType="begin"/>
            </w:r>
            <w:r w:rsidR="00290D74">
              <w:rPr>
                <w:noProof/>
                <w:webHidden/>
              </w:rPr>
              <w:instrText xml:space="preserve"> PAGEREF _Toc59130181 \h </w:instrText>
            </w:r>
            <w:r w:rsidR="00290D74">
              <w:rPr>
                <w:noProof/>
                <w:webHidden/>
              </w:rPr>
            </w:r>
            <w:r w:rsidR="00290D74">
              <w:rPr>
                <w:noProof/>
                <w:webHidden/>
              </w:rPr>
              <w:fldChar w:fldCharType="separate"/>
            </w:r>
            <w:r w:rsidR="00290D74">
              <w:rPr>
                <w:noProof/>
                <w:webHidden/>
              </w:rPr>
              <w:t>15</w:t>
            </w:r>
            <w:r w:rsidR="00290D74">
              <w:rPr>
                <w:noProof/>
                <w:webHidden/>
              </w:rPr>
              <w:fldChar w:fldCharType="end"/>
            </w:r>
          </w:hyperlink>
        </w:p>
        <w:p w14:paraId="161AFD43" w14:textId="26FD1BF6"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82" w:history="1">
            <w:r w:rsidR="00290D74" w:rsidRPr="0027509A">
              <w:rPr>
                <w:rStyle w:val="Hyperlink"/>
                <w:rFonts w:eastAsiaTheme="majorEastAsia"/>
                <w:noProof/>
                <w:lang w:val="en-US"/>
              </w:rPr>
              <w:t>4.1</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Results</w:t>
            </w:r>
            <w:r w:rsidR="00290D74">
              <w:rPr>
                <w:noProof/>
                <w:webHidden/>
              </w:rPr>
              <w:tab/>
            </w:r>
            <w:r w:rsidR="00290D74">
              <w:rPr>
                <w:noProof/>
                <w:webHidden/>
              </w:rPr>
              <w:fldChar w:fldCharType="begin"/>
            </w:r>
            <w:r w:rsidR="00290D74">
              <w:rPr>
                <w:noProof/>
                <w:webHidden/>
              </w:rPr>
              <w:instrText xml:space="preserve"> PAGEREF _Toc59130182 \h </w:instrText>
            </w:r>
            <w:r w:rsidR="00290D74">
              <w:rPr>
                <w:noProof/>
                <w:webHidden/>
              </w:rPr>
            </w:r>
            <w:r w:rsidR="00290D74">
              <w:rPr>
                <w:noProof/>
                <w:webHidden/>
              </w:rPr>
              <w:fldChar w:fldCharType="separate"/>
            </w:r>
            <w:r w:rsidR="00290D74">
              <w:rPr>
                <w:noProof/>
                <w:webHidden/>
              </w:rPr>
              <w:t>16</w:t>
            </w:r>
            <w:r w:rsidR="00290D74">
              <w:rPr>
                <w:noProof/>
                <w:webHidden/>
              </w:rPr>
              <w:fldChar w:fldCharType="end"/>
            </w:r>
          </w:hyperlink>
        </w:p>
        <w:p w14:paraId="24729F1A" w14:textId="6A01C128"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83" w:history="1">
            <w:r w:rsidR="00290D74" w:rsidRPr="0027509A">
              <w:rPr>
                <w:rStyle w:val="Hyperlink"/>
                <w:rFonts w:eastAsiaTheme="majorEastAsia"/>
                <w:noProof/>
                <w:lang w:val="en-US"/>
              </w:rPr>
              <w:t>4.2</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Discussion</w:t>
            </w:r>
            <w:r w:rsidR="00290D74">
              <w:rPr>
                <w:noProof/>
                <w:webHidden/>
              </w:rPr>
              <w:tab/>
            </w:r>
            <w:r w:rsidR="00290D74">
              <w:rPr>
                <w:noProof/>
                <w:webHidden/>
              </w:rPr>
              <w:fldChar w:fldCharType="begin"/>
            </w:r>
            <w:r w:rsidR="00290D74">
              <w:rPr>
                <w:noProof/>
                <w:webHidden/>
              </w:rPr>
              <w:instrText xml:space="preserve"> PAGEREF _Toc59130183 \h </w:instrText>
            </w:r>
            <w:r w:rsidR="00290D74">
              <w:rPr>
                <w:noProof/>
                <w:webHidden/>
              </w:rPr>
            </w:r>
            <w:r w:rsidR="00290D74">
              <w:rPr>
                <w:noProof/>
                <w:webHidden/>
              </w:rPr>
              <w:fldChar w:fldCharType="separate"/>
            </w:r>
            <w:r w:rsidR="00290D74">
              <w:rPr>
                <w:noProof/>
                <w:webHidden/>
              </w:rPr>
              <w:t>16</w:t>
            </w:r>
            <w:r w:rsidR="00290D74">
              <w:rPr>
                <w:noProof/>
                <w:webHidden/>
              </w:rPr>
              <w:fldChar w:fldCharType="end"/>
            </w:r>
          </w:hyperlink>
        </w:p>
        <w:p w14:paraId="5C4E5EEB" w14:textId="39A84CAA"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84" w:history="1">
            <w:r w:rsidR="00290D74" w:rsidRPr="0027509A">
              <w:rPr>
                <w:rStyle w:val="Hyperlink"/>
                <w:rFonts w:eastAsiaTheme="majorEastAsia"/>
                <w:noProof/>
                <w:lang w:val="en-US"/>
              </w:rPr>
              <w:t>4.3</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Conclusion</w:t>
            </w:r>
            <w:r w:rsidR="00290D74">
              <w:rPr>
                <w:noProof/>
                <w:webHidden/>
              </w:rPr>
              <w:tab/>
            </w:r>
            <w:r w:rsidR="00290D74">
              <w:rPr>
                <w:noProof/>
                <w:webHidden/>
              </w:rPr>
              <w:fldChar w:fldCharType="begin"/>
            </w:r>
            <w:r w:rsidR="00290D74">
              <w:rPr>
                <w:noProof/>
                <w:webHidden/>
              </w:rPr>
              <w:instrText xml:space="preserve"> PAGEREF _Toc59130184 \h </w:instrText>
            </w:r>
            <w:r w:rsidR="00290D74">
              <w:rPr>
                <w:noProof/>
                <w:webHidden/>
              </w:rPr>
            </w:r>
            <w:r w:rsidR="00290D74">
              <w:rPr>
                <w:noProof/>
                <w:webHidden/>
              </w:rPr>
              <w:fldChar w:fldCharType="separate"/>
            </w:r>
            <w:r w:rsidR="00290D74">
              <w:rPr>
                <w:noProof/>
                <w:webHidden/>
              </w:rPr>
              <w:t>16</w:t>
            </w:r>
            <w:r w:rsidR="00290D74">
              <w:rPr>
                <w:noProof/>
                <w:webHidden/>
              </w:rPr>
              <w:fldChar w:fldCharType="end"/>
            </w:r>
          </w:hyperlink>
        </w:p>
        <w:p w14:paraId="459C393C" w14:textId="1B46249B" w:rsidR="00290D74" w:rsidRDefault="004F289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85" w:history="1">
            <w:r w:rsidR="00290D74" w:rsidRPr="0027509A">
              <w:rPr>
                <w:rStyle w:val="Hyperlink"/>
                <w:rFonts w:eastAsiaTheme="majorEastAsia"/>
                <w:noProof/>
                <w:lang w:val="en-US"/>
              </w:rPr>
              <w:t>4.4</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Recommendations and Limitations</w:t>
            </w:r>
            <w:r w:rsidR="00290D74">
              <w:rPr>
                <w:noProof/>
                <w:webHidden/>
              </w:rPr>
              <w:tab/>
            </w:r>
            <w:r w:rsidR="00290D74">
              <w:rPr>
                <w:noProof/>
                <w:webHidden/>
              </w:rPr>
              <w:fldChar w:fldCharType="begin"/>
            </w:r>
            <w:r w:rsidR="00290D74">
              <w:rPr>
                <w:noProof/>
                <w:webHidden/>
              </w:rPr>
              <w:instrText xml:space="preserve"> PAGEREF _Toc59130185 \h </w:instrText>
            </w:r>
            <w:r w:rsidR="00290D74">
              <w:rPr>
                <w:noProof/>
                <w:webHidden/>
              </w:rPr>
            </w:r>
            <w:r w:rsidR="00290D74">
              <w:rPr>
                <w:noProof/>
                <w:webHidden/>
              </w:rPr>
              <w:fldChar w:fldCharType="separate"/>
            </w:r>
            <w:r w:rsidR="00290D74">
              <w:rPr>
                <w:noProof/>
                <w:webHidden/>
              </w:rPr>
              <w:t>16</w:t>
            </w:r>
            <w:r w:rsidR="00290D74">
              <w:rPr>
                <w:noProof/>
                <w:webHidden/>
              </w:rPr>
              <w:fldChar w:fldCharType="end"/>
            </w:r>
          </w:hyperlink>
        </w:p>
        <w:p w14:paraId="154C80CD" w14:textId="455BAC35" w:rsidR="00290D74" w:rsidRDefault="004F289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186" w:history="1">
            <w:r w:rsidR="00290D74" w:rsidRPr="0027509A">
              <w:rPr>
                <w:rStyle w:val="Hyperlink"/>
                <w:rFonts w:eastAsiaTheme="majorEastAsia"/>
                <w:noProof/>
                <w:lang w:val="en-US"/>
              </w:rPr>
              <w:t>4.4.1</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lang w:val="en-US"/>
              </w:rPr>
              <w:t>Limitations</w:t>
            </w:r>
            <w:r w:rsidR="00290D74">
              <w:rPr>
                <w:noProof/>
                <w:webHidden/>
              </w:rPr>
              <w:tab/>
            </w:r>
            <w:r w:rsidR="00290D74">
              <w:rPr>
                <w:noProof/>
                <w:webHidden/>
              </w:rPr>
              <w:fldChar w:fldCharType="begin"/>
            </w:r>
            <w:r w:rsidR="00290D74">
              <w:rPr>
                <w:noProof/>
                <w:webHidden/>
              </w:rPr>
              <w:instrText xml:space="preserve"> PAGEREF _Toc59130186 \h </w:instrText>
            </w:r>
            <w:r w:rsidR="00290D74">
              <w:rPr>
                <w:noProof/>
                <w:webHidden/>
              </w:rPr>
            </w:r>
            <w:r w:rsidR="00290D74">
              <w:rPr>
                <w:noProof/>
                <w:webHidden/>
              </w:rPr>
              <w:fldChar w:fldCharType="separate"/>
            </w:r>
            <w:r w:rsidR="00290D74">
              <w:rPr>
                <w:noProof/>
                <w:webHidden/>
              </w:rPr>
              <w:t>16</w:t>
            </w:r>
            <w:r w:rsidR="00290D74">
              <w:rPr>
                <w:noProof/>
                <w:webHidden/>
              </w:rPr>
              <w:fldChar w:fldCharType="end"/>
            </w:r>
          </w:hyperlink>
        </w:p>
        <w:p w14:paraId="32F5EF52" w14:textId="687A8950" w:rsidR="00290D74" w:rsidRDefault="004F2894">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30187" w:history="1">
            <w:r w:rsidR="00290D74" w:rsidRPr="0027509A">
              <w:rPr>
                <w:rStyle w:val="Hyperlink"/>
                <w:rFonts w:eastAsiaTheme="majorEastAsia"/>
                <w:noProof/>
              </w:rPr>
              <w:t>References</w:t>
            </w:r>
            <w:r w:rsidR="00290D74">
              <w:rPr>
                <w:noProof/>
                <w:webHidden/>
              </w:rPr>
              <w:tab/>
            </w:r>
            <w:r w:rsidR="00290D74">
              <w:rPr>
                <w:noProof/>
                <w:webHidden/>
              </w:rPr>
              <w:fldChar w:fldCharType="begin"/>
            </w:r>
            <w:r w:rsidR="00290D74">
              <w:rPr>
                <w:noProof/>
                <w:webHidden/>
              </w:rPr>
              <w:instrText xml:space="preserve"> PAGEREF _Toc59130187 \h </w:instrText>
            </w:r>
            <w:r w:rsidR="00290D74">
              <w:rPr>
                <w:noProof/>
                <w:webHidden/>
              </w:rPr>
            </w:r>
            <w:r w:rsidR="00290D74">
              <w:rPr>
                <w:noProof/>
                <w:webHidden/>
              </w:rPr>
              <w:fldChar w:fldCharType="separate"/>
            </w:r>
            <w:r w:rsidR="00290D74">
              <w:rPr>
                <w:noProof/>
                <w:webHidden/>
              </w:rPr>
              <w:t>17</w:t>
            </w:r>
            <w:r w:rsidR="00290D74">
              <w:rPr>
                <w:noProof/>
                <w:webHidden/>
              </w:rPr>
              <w:fldChar w:fldCharType="end"/>
            </w:r>
          </w:hyperlink>
        </w:p>
        <w:p w14:paraId="06C4F813" w14:textId="1FEAF522"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0D482580" w14:textId="07079822" w:rsidR="00290D74"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30188" w:history="1">
        <w:r w:rsidR="00290D74" w:rsidRPr="00E11FB1">
          <w:rPr>
            <w:rStyle w:val="Hyperlink"/>
            <w:rFonts w:eastAsiaTheme="majorEastAsia"/>
            <w:noProof/>
          </w:rPr>
          <w:t>Table (1</w:t>
        </w:r>
        <w:r w:rsidR="00290D74" w:rsidRPr="00E11FB1">
          <w:rPr>
            <w:rStyle w:val="Hyperlink"/>
            <w:rFonts w:eastAsiaTheme="majorEastAsia"/>
            <w:noProof/>
            <w:lang w:val="en-US"/>
          </w:rPr>
          <w:t>): Adopted Scenario Variables</w:t>
        </w:r>
        <w:r w:rsidR="00290D74">
          <w:rPr>
            <w:noProof/>
            <w:webHidden/>
          </w:rPr>
          <w:tab/>
        </w:r>
        <w:r w:rsidR="00290D74">
          <w:rPr>
            <w:noProof/>
            <w:webHidden/>
          </w:rPr>
          <w:fldChar w:fldCharType="begin"/>
        </w:r>
        <w:r w:rsidR="00290D74">
          <w:rPr>
            <w:noProof/>
            <w:webHidden/>
          </w:rPr>
          <w:instrText xml:space="preserve"> PAGEREF _Toc59130188 \h </w:instrText>
        </w:r>
        <w:r w:rsidR="00290D74">
          <w:rPr>
            <w:noProof/>
            <w:webHidden/>
          </w:rPr>
        </w:r>
        <w:r w:rsidR="00290D74">
          <w:rPr>
            <w:noProof/>
            <w:webHidden/>
          </w:rPr>
          <w:fldChar w:fldCharType="separate"/>
        </w:r>
        <w:r w:rsidR="00290D74">
          <w:rPr>
            <w:noProof/>
            <w:webHidden/>
          </w:rPr>
          <w:t>7</w:t>
        </w:r>
        <w:r w:rsidR="00290D74">
          <w:rPr>
            <w:noProof/>
            <w:webHidden/>
          </w:rPr>
          <w:fldChar w:fldCharType="end"/>
        </w:r>
      </w:hyperlink>
    </w:p>
    <w:p w14:paraId="23D35D65" w14:textId="6120A695" w:rsidR="00290D74" w:rsidRDefault="004F289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89" w:history="1">
        <w:r w:rsidR="00290D74" w:rsidRPr="00E11FB1">
          <w:rPr>
            <w:rStyle w:val="Hyperlink"/>
            <w:rFonts w:eastAsiaTheme="majorEastAsia"/>
            <w:noProof/>
          </w:rPr>
          <w:t>Table (2</w:t>
        </w:r>
        <w:r w:rsidR="00290D74" w:rsidRPr="00E11FB1">
          <w:rPr>
            <w:rStyle w:val="Hyperlink"/>
            <w:rFonts w:eastAsiaTheme="majorEastAsia"/>
            <w:noProof/>
            <w:lang w:val="en-US"/>
          </w:rPr>
          <w:t>): Extracted Variables used in calculation of Research Factors</w:t>
        </w:r>
        <w:r w:rsidR="00290D74">
          <w:rPr>
            <w:noProof/>
            <w:webHidden/>
          </w:rPr>
          <w:tab/>
        </w:r>
        <w:r w:rsidR="00290D74">
          <w:rPr>
            <w:noProof/>
            <w:webHidden/>
          </w:rPr>
          <w:fldChar w:fldCharType="begin"/>
        </w:r>
        <w:r w:rsidR="00290D74">
          <w:rPr>
            <w:noProof/>
            <w:webHidden/>
          </w:rPr>
          <w:instrText xml:space="preserve"> PAGEREF _Toc59130189 \h </w:instrText>
        </w:r>
        <w:r w:rsidR="00290D74">
          <w:rPr>
            <w:noProof/>
            <w:webHidden/>
          </w:rPr>
        </w:r>
        <w:r w:rsidR="00290D74">
          <w:rPr>
            <w:noProof/>
            <w:webHidden/>
          </w:rPr>
          <w:fldChar w:fldCharType="separate"/>
        </w:r>
        <w:r w:rsidR="00290D74">
          <w:rPr>
            <w:noProof/>
            <w:webHidden/>
          </w:rPr>
          <w:t>9</w:t>
        </w:r>
        <w:r w:rsidR="00290D74">
          <w:rPr>
            <w:noProof/>
            <w:webHidden/>
          </w:rPr>
          <w:fldChar w:fldCharType="end"/>
        </w:r>
      </w:hyperlink>
    </w:p>
    <w:p w14:paraId="007AAD56" w14:textId="7EB2A083" w:rsidR="00571058" w:rsidRDefault="004C73B1" w:rsidP="00571058">
      <w:r>
        <w:fldChar w:fldCharType="end"/>
      </w:r>
    </w:p>
    <w:p w14:paraId="5913D2D1" w14:textId="7D5867EC" w:rsidR="00052BC9" w:rsidRDefault="00052BC9" w:rsidP="00571058">
      <w:pPr>
        <w:pStyle w:val="UOB-ChapterCover"/>
        <w:jc w:val="left"/>
      </w:pPr>
      <w:r>
        <w:t>List of Figures</w:t>
      </w:r>
    </w:p>
    <w:p w14:paraId="366738EA" w14:textId="596C99A1" w:rsidR="00290D74"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30190" w:history="1">
        <w:r w:rsidR="00290D74" w:rsidRPr="0047057C">
          <w:rPr>
            <w:rStyle w:val="Hyperlink"/>
            <w:rFonts w:eastAsiaTheme="majorEastAsia"/>
            <w:noProof/>
          </w:rPr>
          <w:t>Fig. 1</w:t>
        </w:r>
        <w:r w:rsidR="00290D74" w:rsidRPr="0047057C">
          <w:rPr>
            <w:rStyle w:val="Hyperlink"/>
            <w:rFonts w:eastAsiaTheme="majorEastAsia"/>
            <w:noProof/>
            <w:lang w:val="en-US"/>
          </w:rPr>
          <w:t>: Scenario-Based Design Template</w:t>
        </w:r>
        <w:r w:rsidR="00290D74">
          <w:rPr>
            <w:noProof/>
            <w:webHidden/>
          </w:rPr>
          <w:tab/>
        </w:r>
        <w:r w:rsidR="00290D74">
          <w:rPr>
            <w:noProof/>
            <w:webHidden/>
          </w:rPr>
          <w:fldChar w:fldCharType="begin"/>
        </w:r>
        <w:r w:rsidR="00290D74">
          <w:rPr>
            <w:noProof/>
            <w:webHidden/>
          </w:rPr>
          <w:instrText xml:space="preserve"> PAGEREF _Toc59130190 \h </w:instrText>
        </w:r>
        <w:r w:rsidR="00290D74">
          <w:rPr>
            <w:noProof/>
            <w:webHidden/>
          </w:rPr>
        </w:r>
        <w:r w:rsidR="00290D74">
          <w:rPr>
            <w:noProof/>
            <w:webHidden/>
          </w:rPr>
          <w:fldChar w:fldCharType="separate"/>
        </w:r>
        <w:r w:rsidR="00290D74">
          <w:rPr>
            <w:noProof/>
            <w:webHidden/>
          </w:rPr>
          <w:t>6</w:t>
        </w:r>
        <w:r w:rsidR="00290D74">
          <w:rPr>
            <w:noProof/>
            <w:webHidden/>
          </w:rPr>
          <w:fldChar w:fldCharType="end"/>
        </w:r>
      </w:hyperlink>
    </w:p>
    <w:p w14:paraId="30FF294C" w14:textId="1617DD07" w:rsidR="00290D74" w:rsidRDefault="004F289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1" w:history="1">
        <w:r w:rsidR="00290D74" w:rsidRPr="0047057C">
          <w:rPr>
            <w:rStyle w:val="Hyperlink"/>
            <w:rFonts w:eastAsiaTheme="majorEastAsia"/>
            <w:noProof/>
          </w:rPr>
          <w:t>Fig. 2</w:t>
        </w:r>
        <w:r w:rsidR="00290D74" w:rsidRPr="0047057C">
          <w:rPr>
            <w:rStyle w:val="Hyperlink"/>
            <w:rFonts w:eastAsiaTheme="majorEastAsia"/>
            <w:noProof/>
            <w:lang w:val="en-US"/>
          </w:rPr>
          <w:t>: High-Level Data Collection Procedure</w:t>
        </w:r>
        <w:r w:rsidR="00290D74">
          <w:rPr>
            <w:noProof/>
            <w:webHidden/>
          </w:rPr>
          <w:tab/>
        </w:r>
        <w:r w:rsidR="00290D74">
          <w:rPr>
            <w:noProof/>
            <w:webHidden/>
          </w:rPr>
          <w:fldChar w:fldCharType="begin"/>
        </w:r>
        <w:r w:rsidR="00290D74">
          <w:rPr>
            <w:noProof/>
            <w:webHidden/>
          </w:rPr>
          <w:instrText xml:space="preserve"> PAGEREF _Toc59130191 \h </w:instrText>
        </w:r>
        <w:r w:rsidR="00290D74">
          <w:rPr>
            <w:noProof/>
            <w:webHidden/>
          </w:rPr>
        </w:r>
        <w:r w:rsidR="00290D74">
          <w:rPr>
            <w:noProof/>
            <w:webHidden/>
          </w:rPr>
          <w:fldChar w:fldCharType="separate"/>
        </w:r>
        <w:r w:rsidR="00290D74">
          <w:rPr>
            <w:noProof/>
            <w:webHidden/>
          </w:rPr>
          <w:t>10</w:t>
        </w:r>
        <w:r w:rsidR="00290D74">
          <w:rPr>
            <w:noProof/>
            <w:webHidden/>
          </w:rPr>
          <w:fldChar w:fldCharType="end"/>
        </w:r>
      </w:hyperlink>
    </w:p>
    <w:p w14:paraId="47E01C9B" w14:textId="6C87A7C9" w:rsidR="00290D74" w:rsidRDefault="004F289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2" w:history="1">
        <w:r w:rsidR="00290D74" w:rsidRPr="0047057C">
          <w:rPr>
            <w:rStyle w:val="Hyperlink"/>
            <w:rFonts w:eastAsiaTheme="majorEastAsia"/>
            <w:noProof/>
          </w:rPr>
          <w:t>Fig. 3: Detailed Statistical Analysis Process Flow Diagram</w:t>
        </w:r>
        <w:r w:rsidR="00290D74">
          <w:rPr>
            <w:noProof/>
            <w:webHidden/>
          </w:rPr>
          <w:tab/>
        </w:r>
        <w:r w:rsidR="00290D74">
          <w:rPr>
            <w:noProof/>
            <w:webHidden/>
          </w:rPr>
          <w:fldChar w:fldCharType="begin"/>
        </w:r>
        <w:r w:rsidR="00290D74">
          <w:rPr>
            <w:noProof/>
            <w:webHidden/>
          </w:rPr>
          <w:instrText xml:space="preserve"> PAGEREF _Toc59130192 \h </w:instrText>
        </w:r>
        <w:r w:rsidR="00290D74">
          <w:rPr>
            <w:noProof/>
            <w:webHidden/>
          </w:rPr>
        </w:r>
        <w:r w:rsidR="00290D74">
          <w:rPr>
            <w:noProof/>
            <w:webHidden/>
          </w:rPr>
          <w:fldChar w:fldCharType="separate"/>
        </w:r>
        <w:r w:rsidR="00290D74">
          <w:rPr>
            <w:noProof/>
            <w:webHidden/>
          </w:rPr>
          <w:t>14</w:t>
        </w:r>
        <w:r w:rsidR="00290D74">
          <w:rPr>
            <w:noProof/>
            <w:webHidden/>
          </w:rPr>
          <w:fldChar w:fldCharType="end"/>
        </w:r>
      </w:hyperlink>
    </w:p>
    <w:p w14:paraId="4397C4F7" w14:textId="7BB63189" w:rsidR="00571058" w:rsidRDefault="00571058" w:rsidP="00571058">
      <w:r>
        <w:fldChar w:fldCharType="end"/>
      </w:r>
    </w:p>
    <w:p w14:paraId="5E28F983" w14:textId="1FD2875C" w:rsidR="002B0217" w:rsidRDefault="002B0217" w:rsidP="002B0217">
      <w:pPr>
        <w:pStyle w:val="UOB-ChapterCover"/>
        <w:jc w:val="left"/>
      </w:pPr>
      <w:r>
        <w:t>List of Equations</w:t>
      </w:r>
    </w:p>
    <w:p w14:paraId="4063F8F6" w14:textId="08AA13E7" w:rsidR="00290D74"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30193" w:history="1">
        <w:r w:rsidR="00290D74" w:rsidRPr="000E358C">
          <w:rPr>
            <w:rStyle w:val="Hyperlink"/>
            <w:rFonts w:eastAsiaTheme="majorEastAsia"/>
            <w:noProof/>
          </w:rPr>
          <w:t>Equation 1</w:t>
        </w:r>
        <w:r w:rsidR="00290D74" w:rsidRPr="000E358C">
          <w:rPr>
            <w:rStyle w:val="Hyperlink"/>
            <w:rFonts w:eastAsiaTheme="majorEastAsia"/>
            <w:noProof/>
            <w:lang w:val="en-US"/>
          </w:rPr>
          <w:t>: Adopted Logistic Growth Model</w:t>
        </w:r>
        <w:r w:rsidR="00290D74">
          <w:rPr>
            <w:noProof/>
            <w:webHidden/>
          </w:rPr>
          <w:tab/>
        </w:r>
        <w:r w:rsidR="00290D74">
          <w:rPr>
            <w:noProof/>
            <w:webHidden/>
          </w:rPr>
          <w:fldChar w:fldCharType="begin"/>
        </w:r>
        <w:r w:rsidR="00290D74">
          <w:rPr>
            <w:noProof/>
            <w:webHidden/>
          </w:rPr>
          <w:instrText xml:space="preserve"> PAGEREF _Toc59130193 \h </w:instrText>
        </w:r>
        <w:r w:rsidR="00290D74">
          <w:rPr>
            <w:noProof/>
            <w:webHidden/>
          </w:rPr>
        </w:r>
        <w:r w:rsidR="00290D74">
          <w:rPr>
            <w:noProof/>
            <w:webHidden/>
          </w:rPr>
          <w:fldChar w:fldCharType="separate"/>
        </w:r>
        <w:r w:rsidR="00290D74">
          <w:rPr>
            <w:noProof/>
            <w:webHidden/>
          </w:rPr>
          <w:t>11</w:t>
        </w:r>
        <w:r w:rsidR="00290D74">
          <w:rPr>
            <w:noProof/>
            <w:webHidden/>
          </w:rPr>
          <w:fldChar w:fldCharType="end"/>
        </w:r>
      </w:hyperlink>
    </w:p>
    <w:p w14:paraId="5652D25A" w14:textId="5640C801" w:rsidR="00290D74" w:rsidRDefault="004F289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4" w:history="1">
        <w:r w:rsidR="00290D74" w:rsidRPr="000E358C">
          <w:rPr>
            <w:rStyle w:val="Hyperlink"/>
            <w:rFonts w:eastAsiaTheme="majorEastAsia"/>
            <w:noProof/>
          </w:rPr>
          <w:t>Equation 2: Calculation of Total Hospital Beds</w:t>
        </w:r>
        <w:r w:rsidR="00290D74">
          <w:rPr>
            <w:noProof/>
            <w:webHidden/>
          </w:rPr>
          <w:tab/>
        </w:r>
        <w:r w:rsidR="00290D74">
          <w:rPr>
            <w:noProof/>
            <w:webHidden/>
          </w:rPr>
          <w:fldChar w:fldCharType="begin"/>
        </w:r>
        <w:r w:rsidR="00290D74">
          <w:rPr>
            <w:noProof/>
            <w:webHidden/>
          </w:rPr>
          <w:instrText xml:space="preserve"> PAGEREF _Toc59130194 \h </w:instrText>
        </w:r>
        <w:r w:rsidR="00290D74">
          <w:rPr>
            <w:noProof/>
            <w:webHidden/>
          </w:rPr>
        </w:r>
        <w:r w:rsidR="00290D74">
          <w:rPr>
            <w:noProof/>
            <w:webHidden/>
          </w:rPr>
          <w:fldChar w:fldCharType="separate"/>
        </w:r>
        <w:r w:rsidR="00290D74">
          <w:rPr>
            <w:noProof/>
            <w:webHidden/>
          </w:rPr>
          <w:t>12</w:t>
        </w:r>
        <w:r w:rsidR="00290D74">
          <w:rPr>
            <w:noProof/>
            <w:webHidden/>
          </w:rPr>
          <w:fldChar w:fldCharType="end"/>
        </w:r>
      </w:hyperlink>
    </w:p>
    <w:p w14:paraId="425CB07F" w14:textId="386D030E" w:rsidR="00290D74" w:rsidRDefault="004F289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5" w:history="1">
        <w:r w:rsidR="00290D74" w:rsidRPr="000E358C">
          <w:rPr>
            <w:rStyle w:val="Hyperlink"/>
            <w:rFonts w:eastAsiaTheme="majorEastAsia"/>
            <w:noProof/>
          </w:rPr>
          <w:t>Equation 3: Calculation of Available Hospital Beds</w:t>
        </w:r>
        <w:r w:rsidR="00290D74">
          <w:rPr>
            <w:noProof/>
            <w:webHidden/>
          </w:rPr>
          <w:tab/>
        </w:r>
        <w:r w:rsidR="00290D74">
          <w:rPr>
            <w:noProof/>
            <w:webHidden/>
          </w:rPr>
          <w:fldChar w:fldCharType="begin"/>
        </w:r>
        <w:r w:rsidR="00290D74">
          <w:rPr>
            <w:noProof/>
            <w:webHidden/>
          </w:rPr>
          <w:instrText xml:space="preserve"> PAGEREF _Toc59130195 \h </w:instrText>
        </w:r>
        <w:r w:rsidR="00290D74">
          <w:rPr>
            <w:noProof/>
            <w:webHidden/>
          </w:rPr>
        </w:r>
        <w:r w:rsidR="00290D74">
          <w:rPr>
            <w:noProof/>
            <w:webHidden/>
          </w:rPr>
          <w:fldChar w:fldCharType="separate"/>
        </w:r>
        <w:r w:rsidR="00290D74">
          <w:rPr>
            <w:noProof/>
            <w:webHidden/>
          </w:rPr>
          <w:t>12</w:t>
        </w:r>
        <w:r w:rsidR="00290D74">
          <w:rPr>
            <w:noProof/>
            <w:webHidden/>
          </w:rPr>
          <w:fldChar w:fldCharType="end"/>
        </w:r>
      </w:hyperlink>
    </w:p>
    <w:p w14:paraId="78EBBDE4" w14:textId="34F91DAD" w:rsidR="00290D74" w:rsidRDefault="004F289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6" w:history="1">
        <w:r w:rsidR="00290D74" w:rsidRPr="000E358C">
          <w:rPr>
            <w:rStyle w:val="Hyperlink"/>
            <w:rFonts w:eastAsiaTheme="majorEastAsia"/>
            <w:noProof/>
          </w:rPr>
          <w:t>Equation 4: Calculation of Total IQC Beds</w:t>
        </w:r>
        <w:r w:rsidR="00290D74">
          <w:rPr>
            <w:noProof/>
            <w:webHidden/>
          </w:rPr>
          <w:tab/>
        </w:r>
        <w:r w:rsidR="00290D74">
          <w:rPr>
            <w:noProof/>
            <w:webHidden/>
          </w:rPr>
          <w:fldChar w:fldCharType="begin"/>
        </w:r>
        <w:r w:rsidR="00290D74">
          <w:rPr>
            <w:noProof/>
            <w:webHidden/>
          </w:rPr>
          <w:instrText xml:space="preserve"> PAGEREF _Toc59130196 \h </w:instrText>
        </w:r>
        <w:r w:rsidR="00290D74">
          <w:rPr>
            <w:noProof/>
            <w:webHidden/>
          </w:rPr>
        </w:r>
        <w:r w:rsidR="00290D74">
          <w:rPr>
            <w:noProof/>
            <w:webHidden/>
          </w:rPr>
          <w:fldChar w:fldCharType="separate"/>
        </w:r>
        <w:r w:rsidR="00290D74">
          <w:rPr>
            <w:noProof/>
            <w:webHidden/>
          </w:rPr>
          <w:t>12</w:t>
        </w:r>
        <w:r w:rsidR="00290D74">
          <w:rPr>
            <w:noProof/>
            <w:webHidden/>
          </w:rPr>
          <w:fldChar w:fldCharType="end"/>
        </w:r>
      </w:hyperlink>
    </w:p>
    <w:p w14:paraId="06E0D828" w14:textId="5826F312" w:rsidR="00290D74" w:rsidRDefault="004F289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7" w:history="1">
        <w:r w:rsidR="00290D74" w:rsidRPr="000E358C">
          <w:rPr>
            <w:rStyle w:val="Hyperlink"/>
            <w:rFonts w:eastAsiaTheme="majorEastAsia"/>
            <w:noProof/>
          </w:rPr>
          <w:t>Equation 5: Calculation of IQC BOR</w:t>
        </w:r>
        <w:r w:rsidR="00290D74">
          <w:rPr>
            <w:noProof/>
            <w:webHidden/>
          </w:rPr>
          <w:tab/>
        </w:r>
        <w:r w:rsidR="00290D74">
          <w:rPr>
            <w:noProof/>
            <w:webHidden/>
          </w:rPr>
          <w:fldChar w:fldCharType="begin"/>
        </w:r>
        <w:r w:rsidR="00290D74">
          <w:rPr>
            <w:noProof/>
            <w:webHidden/>
          </w:rPr>
          <w:instrText xml:space="preserve"> PAGEREF _Toc59130197 \h </w:instrText>
        </w:r>
        <w:r w:rsidR="00290D74">
          <w:rPr>
            <w:noProof/>
            <w:webHidden/>
          </w:rPr>
        </w:r>
        <w:r w:rsidR="00290D74">
          <w:rPr>
            <w:noProof/>
            <w:webHidden/>
          </w:rPr>
          <w:fldChar w:fldCharType="separate"/>
        </w:r>
        <w:r w:rsidR="00290D74">
          <w:rPr>
            <w:noProof/>
            <w:webHidden/>
          </w:rPr>
          <w:t>13</w:t>
        </w:r>
        <w:r w:rsidR="00290D74">
          <w:rPr>
            <w:noProof/>
            <w:webHidden/>
          </w:rPr>
          <w:fldChar w:fldCharType="end"/>
        </w:r>
      </w:hyperlink>
    </w:p>
    <w:p w14:paraId="7AD1219D" w14:textId="1FC300A4" w:rsidR="00290D74" w:rsidRDefault="004F289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8" w:history="1">
        <w:r w:rsidR="00290D74" w:rsidRPr="000E358C">
          <w:rPr>
            <w:rStyle w:val="Hyperlink"/>
            <w:rFonts w:eastAsiaTheme="majorEastAsia"/>
            <w:noProof/>
          </w:rPr>
          <w:t>Equation 6: Calculation of Available Hospital Beds</w:t>
        </w:r>
        <w:r w:rsidR="00290D74">
          <w:rPr>
            <w:noProof/>
            <w:webHidden/>
          </w:rPr>
          <w:tab/>
        </w:r>
        <w:r w:rsidR="00290D74">
          <w:rPr>
            <w:noProof/>
            <w:webHidden/>
          </w:rPr>
          <w:fldChar w:fldCharType="begin"/>
        </w:r>
        <w:r w:rsidR="00290D74">
          <w:rPr>
            <w:noProof/>
            <w:webHidden/>
          </w:rPr>
          <w:instrText xml:space="preserve"> PAGEREF _Toc59130198 \h </w:instrText>
        </w:r>
        <w:r w:rsidR="00290D74">
          <w:rPr>
            <w:noProof/>
            <w:webHidden/>
          </w:rPr>
        </w:r>
        <w:r w:rsidR="00290D74">
          <w:rPr>
            <w:noProof/>
            <w:webHidden/>
          </w:rPr>
          <w:fldChar w:fldCharType="separate"/>
        </w:r>
        <w:r w:rsidR="00290D74">
          <w:rPr>
            <w:noProof/>
            <w:webHidden/>
          </w:rPr>
          <w:t>13</w:t>
        </w:r>
        <w:r w:rsidR="00290D74">
          <w:rPr>
            <w:noProof/>
            <w:webHidden/>
          </w:rPr>
          <w:fldChar w:fldCharType="end"/>
        </w:r>
      </w:hyperlink>
    </w:p>
    <w:p w14:paraId="44036EE2" w14:textId="3C684D9A" w:rsidR="00290D74" w:rsidRDefault="004F289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9" w:history="1">
        <w:r w:rsidR="00290D74" w:rsidRPr="000E358C">
          <w:rPr>
            <w:rStyle w:val="Hyperlink"/>
            <w:rFonts w:eastAsiaTheme="majorEastAsia"/>
            <w:noProof/>
          </w:rPr>
          <w:t>Equation 7: Calculation of Total Available Beds</w:t>
        </w:r>
        <w:r w:rsidR="00290D74">
          <w:rPr>
            <w:noProof/>
            <w:webHidden/>
          </w:rPr>
          <w:tab/>
        </w:r>
        <w:r w:rsidR="00290D74">
          <w:rPr>
            <w:noProof/>
            <w:webHidden/>
          </w:rPr>
          <w:fldChar w:fldCharType="begin"/>
        </w:r>
        <w:r w:rsidR="00290D74">
          <w:rPr>
            <w:noProof/>
            <w:webHidden/>
          </w:rPr>
          <w:instrText xml:space="preserve"> PAGEREF _Toc59130199 \h </w:instrText>
        </w:r>
        <w:r w:rsidR="00290D74">
          <w:rPr>
            <w:noProof/>
            <w:webHidden/>
          </w:rPr>
        </w:r>
        <w:r w:rsidR="00290D74">
          <w:rPr>
            <w:noProof/>
            <w:webHidden/>
          </w:rPr>
          <w:fldChar w:fldCharType="separate"/>
        </w:r>
        <w:r w:rsidR="00290D74">
          <w:rPr>
            <w:noProof/>
            <w:webHidden/>
          </w:rPr>
          <w:t>13</w:t>
        </w:r>
        <w:r w:rsidR="00290D74">
          <w:rPr>
            <w:noProof/>
            <w:webHidden/>
          </w:rPr>
          <w:fldChar w:fldCharType="end"/>
        </w:r>
      </w:hyperlink>
    </w:p>
    <w:p w14:paraId="52C1AED7" w14:textId="2CB3FD67" w:rsidR="00290D74" w:rsidRDefault="004F289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200" w:history="1">
        <w:r w:rsidR="00290D74" w:rsidRPr="000E358C">
          <w:rPr>
            <w:rStyle w:val="Hyperlink"/>
            <w:rFonts w:eastAsiaTheme="majorEastAsia"/>
            <w:noProof/>
          </w:rPr>
          <w:t>Equation 8: Calculation of Current Hospitalization Rate</w:t>
        </w:r>
        <w:r w:rsidR="00290D74">
          <w:rPr>
            <w:noProof/>
            <w:webHidden/>
          </w:rPr>
          <w:tab/>
        </w:r>
        <w:r w:rsidR="00290D74">
          <w:rPr>
            <w:noProof/>
            <w:webHidden/>
          </w:rPr>
          <w:fldChar w:fldCharType="begin"/>
        </w:r>
        <w:r w:rsidR="00290D74">
          <w:rPr>
            <w:noProof/>
            <w:webHidden/>
          </w:rPr>
          <w:instrText xml:space="preserve"> PAGEREF _Toc59130200 \h </w:instrText>
        </w:r>
        <w:r w:rsidR="00290D74">
          <w:rPr>
            <w:noProof/>
            <w:webHidden/>
          </w:rPr>
        </w:r>
        <w:r w:rsidR="00290D74">
          <w:rPr>
            <w:noProof/>
            <w:webHidden/>
          </w:rPr>
          <w:fldChar w:fldCharType="separate"/>
        </w:r>
        <w:r w:rsidR="00290D74">
          <w:rPr>
            <w:noProof/>
            <w:webHidden/>
          </w:rPr>
          <w:t>13</w:t>
        </w:r>
        <w:r w:rsidR="00290D74">
          <w:rPr>
            <w:noProof/>
            <w:webHidden/>
          </w:rPr>
          <w:fldChar w:fldCharType="end"/>
        </w:r>
      </w:hyperlink>
    </w:p>
    <w:p w14:paraId="6B5D46AB" w14:textId="60B5BA78" w:rsidR="00290D74" w:rsidRDefault="004F289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201" w:history="1">
        <w:r w:rsidR="00290D74" w:rsidRPr="000E358C">
          <w:rPr>
            <w:rStyle w:val="Hyperlink"/>
            <w:rFonts w:eastAsiaTheme="majorEastAsia"/>
            <w:noProof/>
          </w:rPr>
          <w:t>Equation 9: Calculation of Projected Hospitalized Cases</w:t>
        </w:r>
        <w:r w:rsidR="00290D74">
          <w:rPr>
            <w:noProof/>
            <w:webHidden/>
          </w:rPr>
          <w:tab/>
        </w:r>
        <w:r w:rsidR="00290D74">
          <w:rPr>
            <w:noProof/>
            <w:webHidden/>
          </w:rPr>
          <w:fldChar w:fldCharType="begin"/>
        </w:r>
        <w:r w:rsidR="00290D74">
          <w:rPr>
            <w:noProof/>
            <w:webHidden/>
          </w:rPr>
          <w:instrText xml:space="preserve"> PAGEREF _Toc59130201 \h </w:instrText>
        </w:r>
        <w:r w:rsidR="00290D74">
          <w:rPr>
            <w:noProof/>
            <w:webHidden/>
          </w:rPr>
        </w:r>
        <w:r w:rsidR="00290D74">
          <w:rPr>
            <w:noProof/>
            <w:webHidden/>
          </w:rPr>
          <w:fldChar w:fldCharType="separate"/>
        </w:r>
        <w:r w:rsidR="00290D74">
          <w:rPr>
            <w:noProof/>
            <w:webHidden/>
          </w:rPr>
          <w:t>13</w:t>
        </w:r>
        <w:r w:rsidR="00290D74">
          <w:rPr>
            <w:noProof/>
            <w:webHidden/>
          </w:rPr>
          <w:fldChar w:fldCharType="end"/>
        </w:r>
      </w:hyperlink>
    </w:p>
    <w:p w14:paraId="5235346C" w14:textId="746D02C8"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30159"/>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30160"/>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30161"/>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30162"/>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30163"/>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30164"/>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30165"/>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30166"/>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30167"/>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30168"/>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30169"/>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30170"/>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30171"/>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30172"/>
      <w:r>
        <w:rPr>
          <w:lang w:val="en-US"/>
        </w:rPr>
        <w:t>Methodology</w:t>
      </w:r>
      <w:bookmarkEnd w:id="26"/>
      <w:bookmarkEnd w:id="27"/>
      <w:bookmarkEnd w:id="28"/>
    </w:p>
    <w:p w14:paraId="3275FE03" w14:textId="46D30F18" w:rsidR="00AB376F" w:rsidRDefault="00DE19DA" w:rsidP="00566423">
      <w:pPr>
        <w:ind w:firstLine="576"/>
        <w:jc w:val="both"/>
        <w:rPr>
          <w:lang w:val="en-US"/>
        </w:rPr>
      </w:pPr>
      <w:bookmarkStart w:id="29" w:name="_Ref58687980"/>
      <w:bookmarkStart w:id="30" w:name="_Ref58688035"/>
      <w:r>
        <w:rPr>
          <w:lang w:val="en-US"/>
        </w:rPr>
        <w:t xml:space="preserve">In this </w:t>
      </w:r>
      <w:r w:rsidR="000603F6">
        <w:rPr>
          <w:lang w:val="en-US"/>
        </w:rPr>
        <w:t>research</w:t>
      </w:r>
      <w:r>
        <w:rPr>
          <w:lang w:val="en-US"/>
        </w:rPr>
        <w:t xml:space="preserve">, we have adopted an exploratory scenario-based research design in which we </w:t>
      </w:r>
      <w:r w:rsidR="00FE1730">
        <w:rPr>
          <w:lang w:val="en-US"/>
        </w:rPr>
        <w:t xml:space="preserve">will assess </w:t>
      </w:r>
      <w:r>
        <w:rPr>
          <w:lang w:val="en-US"/>
        </w:rPr>
        <w:t>the capability</w:t>
      </w:r>
      <w:r w:rsidR="002B1CC0">
        <w:rPr>
          <w:lang w:val="en-US"/>
        </w:rPr>
        <w:t>, in terms of bed capacity,</w:t>
      </w:r>
      <w:r>
        <w:rPr>
          <w:lang w:val="en-US"/>
        </w:rPr>
        <w:t xml:space="preserve"> of the Kingdom of Bahrain to respond to the sudden increase of COVID-19 cases that </w:t>
      </w:r>
      <w:r w:rsidR="00C241B6">
        <w:rPr>
          <w:lang w:val="en-US"/>
        </w:rPr>
        <w:t xml:space="preserve">will </w:t>
      </w:r>
      <w:r>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we </w:t>
      </w:r>
      <w:r w:rsidR="00FE1730">
        <w:rPr>
          <w:lang w:val="en-US"/>
        </w:rPr>
        <w:t xml:space="preserve">will use </w:t>
      </w:r>
      <w:r w:rsidR="00C241B6">
        <w:rPr>
          <w:lang w:val="en-US"/>
        </w:rPr>
        <w:t xml:space="preserve">a statistical </w:t>
      </w:r>
      <w:r w:rsidR="00FE1730">
        <w:rPr>
          <w:lang w:val="en-US"/>
        </w:rPr>
        <w:t xml:space="preserve">growth </w:t>
      </w:r>
      <w:r w:rsidR="0096563E">
        <w:rPr>
          <w:lang w:val="en-US"/>
        </w:rPr>
        <w:t xml:space="preserve">model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sidR="00591D1A">
        <w:rPr>
          <w:lang w:val="en-US"/>
        </w:rPr>
        <w:t xml:space="preserve">we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3230B5EC"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Pr>
          <w:lang w:val="en-US"/>
        </w:rPr>
        <w:t xml:space="preserve">template that </w:t>
      </w:r>
      <w:r w:rsidR="00C238A7">
        <w:rPr>
          <w:lang w:val="en-US"/>
        </w:rPr>
        <w:t xml:space="preserve">we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1C297EB3" w:rsidR="00014947" w:rsidRPr="00713654" w:rsidRDefault="00F2354F" w:rsidP="00F2354F">
      <w:pPr>
        <w:pStyle w:val="UOB-FigStyle"/>
        <w:rPr>
          <w:b w:val="0"/>
          <w:bCs/>
          <w:lang w:val="en-US"/>
        </w:rPr>
      </w:pPr>
      <w:bookmarkStart w:id="31" w:name="_Ref59063313"/>
      <w:bookmarkStart w:id="32" w:name="_Toc59130190"/>
      <w:r w:rsidRPr="00F2354F">
        <w:t xml:space="preserve">Fig. </w:t>
      </w:r>
      <w:fldSimple w:instr=" SEQ Fig. \* ARABIC ">
        <w:r w:rsidR="00713190">
          <w:rPr>
            <w:noProof/>
          </w:rPr>
          <w:t>1</w:t>
        </w:r>
      </w:fldSimple>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B5BC6D8"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xml:space="preserve">, illustrate the assumptions and definitions that we </w:t>
      </w:r>
      <w:r w:rsidR="00565EBE">
        <w:rPr>
          <w:lang w:val="en-US"/>
        </w:rPr>
        <w:t>will</w:t>
      </w:r>
      <w:r>
        <w:rPr>
          <w:lang w:val="en-US"/>
        </w:rPr>
        <w:t xml:space="preserve"> us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765DA37B" w:rsidR="00072BC2" w:rsidRPr="00713654" w:rsidRDefault="00072BC2" w:rsidP="008B5757">
      <w:pPr>
        <w:pStyle w:val="UOB-FigStyle"/>
        <w:spacing w:after="0" w:line="360" w:lineRule="auto"/>
        <w:rPr>
          <w:b w:val="0"/>
          <w:bCs/>
          <w:lang w:val="en-US"/>
        </w:rPr>
      </w:pPr>
      <w:bookmarkStart w:id="33" w:name="_Ref59065197"/>
      <w:bookmarkStart w:id="34" w:name="_Toc59130188"/>
      <w:r>
        <w:t>Table (</w:t>
      </w:r>
      <w:fldSimple w:instr=" SEQ Table_( \* ARABIC ">
        <w:r w:rsidR="000F7D58">
          <w:rPr>
            <w:noProof/>
          </w:rPr>
          <w:t>1</w:t>
        </w:r>
      </w:fldSimple>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63F757C1" w:rsidR="00BB6B64" w:rsidRPr="00BB6B64" w:rsidRDefault="00AB0DD4" w:rsidP="001122AB">
            <w:pPr>
              <w:spacing w:line="276" w:lineRule="auto"/>
              <w:jc w:val="center"/>
              <w:rPr>
                <w:b/>
                <w:bCs w:val="0"/>
                <w:lang w:val="en-US"/>
              </w:rPr>
            </w:pPr>
            <w:r>
              <w:rPr>
                <w:b/>
                <w:bCs w:val="0"/>
                <w:lang w:val="en-US"/>
              </w:rPr>
              <w:t xml:space="preserve">Implementation in </w:t>
            </w:r>
            <w:r w:rsidR="00BB6B64">
              <w:rPr>
                <w:b/>
                <w:bCs w:val="0"/>
                <w:lang w:val="en-US"/>
              </w:rPr>
              <w:t xml:space="preserve">our </w:t>
            </w:r>
            <w:r>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002D349C" w:rsidR="00BB6B64" w:rsidRDefault="00D73CD3" w:rsidP="00BB6B64">
            <w:pPr>
              <w:spacing w:line="276" w:lineRule="auto"/>
              <w:jc w:val="both"/>
              <w:rPr>
                <w:lang w:val="en-US"/>
              </w:rPr>
            </w:pPr>
            <w:r>
              <w:rPr>
                <w:lang w:val="en-US"/>
              </w:rPr>
              <w:t>W</w:t>
            </w:r>
            <w:r w:rsidR="00AB0DD4">
              <w:rPr>
                <w:lang w:val="en-US"/>
              </w:rPr>
              <w:t xml:space="preserve">e </w:t>
            </w:r>
            <w:r w:rsidR="007D2143">
              <w:rPr>
                <w:lang w:val="en-US"/>
              </w:rPr>
              <w:t>will</w:t>
            </w:r>
            <w:r w:rsidR="002D073B">
              <w:rPr>
                <w:lang w:val="en-US"/>
              </w:rPr>
              <w:t xml:space="preserve"> use</w:t>
            </w:r>
            <w:r w:rsidR="00AB0DD4">
              <w:rPr>
                <w:lang w:val="en-US"/>
              </w:rPr>
              <w:t xml:space="preserve"> the Logistic Growth Model to project the number of cases in our scenario</w:t>
            </w:r>
            <w:r>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206402BC" w:rsidR="00BB6B64" w:rsidRDefault="00D87000" w:rsidP="00D87000">
            <w:pPr>
              <w:spacing w:line="276" w:lineRule="auto"/>
              <w:jc w:val="both"/>
              <w:rPr>
                <w:lang w:val="en-US"/>
              </w:rPr>
            </w:pPr>
            <w:r>
              <w:rPr>
                <w:lang w:val="en-US"/>
              </w:rPr>
              <w:t>In our scenario, w</w:t>
            </w:r>
            <w:r w:rsidR="00AB0DD4">
              <w:rPr>
                <w:lang w:val="en-US"/>
              </w:rPr>
              <w:t xml:space="preserve">e </w:t>
            </w:r>
            <w:r w:rsidR="007D2143">
              <w:rPr>
                <w:lang w:val="en-US"/>
              </w:rPr>
              <w:t xml:space="preserve">will </w:t>
            </w:r>
            <w:r w:rsidR="00AB0DD4">
              <w:rPr>
                <w:lang w:val="en-US"/>
              </w:rPr>
              <w:t xml:space="preserve">project </w:t>
            </w:r>
            <w:r>
              <w:rPr>
                <w:lang w:val="en-US"/>
              </w:rPr>
              <w:t xml:space="preserve">the cases </w:t>
            </w:r>
            <w:r w:rsidR="00AB0DD4">
              <w:rPr>
                <w:lang w:val="en-US"/>
              </w:rPr>
              <w:t>for three months (90 days)</w:t>
            </w:r>
            <w:r>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2A786FB8" w:rsidR="00FD39CD" w:rsidRDefault="00FD39CD" w:rsidP="00BB6B64">
            <w:pPr>
              <w:spacing w:line="276" w:lineRule="auto"/>
              <w:jc w:val="both"/>
              <w:rPr>
                <w:lang w:val="en-US"/>
              </w:rPr>
            </w:pPr>
            <w:r>
              <w:rPr>
                <w:lang w:val="en-US"/>
              </w:rPr>
              <w:t xml:space="preserve">In our scenario, we </w:t>
            </w:r>
            <w:r w:rsidR="009C5823">
              <w:rPr>
                <w:lang w:val="en-US"/>
              </w:rPr>
              <w:t>will use</w:t>
            </w:r>
            <w:r>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Pr>
                <w:lang w:val="en-US"/>
              </w:rPr>
              <w:t xml:space="preserve"> on the 1</w:t>
            </w:r>
            <w:r w:rsidRPr="00FD39CD">
              <w:rPr>
                <w:vertAlign w:val="superscript"/>
                <w:lang w:val="en-US"/>
              </w:rPr>
              <w:t>st</w:t>
            </w:r>
            <w:r>
              <w:rPr>
                <w:lang w:val="en-US"/>
              </w:rPr>
              <w:t xml:space="preserve"> of </w:t>
            </w:r>
            <w:r w:rsidR="002225B0">
              <w:rPr>
                <w:lang w:val="en-US"/>
              </w:rPr>
              <w:t>August</w:t>
            </w:r>
            <w:r>
              <w:rPr>
                <w:lang w:val="en-US"/>
              </w:rPr>
              <w:t xml:space="preserve"> 2020. Th</w:t>
            </w:r>
            <w:r w:rsidR="00A7637F">
              <w:rPr>
                <w:lang w:val="en-US"/>
              </w:rPr>
              <w:t xml:space="preserve">ese values </w:t>
            </w:r>
            <w:r>
              <w:rPr>
                <w:lang w:val="en-US"/>
              </w:rPr>
              <w:t xml:space="preserve">play an important role as </w:t>
            </w:r>
            <w:r w:rsidR="00A7637F">
              <w:rPr>
                <w:lang w:val="en-US"/>
              </w:rPr>
              <w:t xml:space="preserve">they </w:t>
            </w:r>
            <w:r w:rsidR="002225B0">
              <w:rPr>
                <w:lang w:val="en-US"/>
              </w:rPr>
              <w:t>determine</w:t>
            </w:r>
            <w:r>
              <w:rPr>
                <w:lang w:val="en-US"/>
              </w:rPr>
              <w:t xml:space="preserve"> the hospitalization rate</w:t>
            </w:r>
            <w:r w:rsidR="00A7637F">
              <w:rPr>
                <w:lang w:val="en-US"/>
              </w:rPr>
              <w:t xml:space="preserve"> for our 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0360DCFE" w:rsidR="007F7C01" w:rsidRDefault="007F7C01" w:rsidP="00461976">
            <w:pPr>
              <w:spacing w:line="276" w:lineRule="auto"/>
              <w:jc w:val="both"/>
              <w:rPr>
                <w:lang w:val="en-US"/>
              </w:rPr>
            </w:pPr>
            <w:r>
              <w:rPr>
                <w:lang w:val="en-US"/>
              </w:rPr>
              <w:t>In our scenario, we will calculate this valu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30173"/>
      <w:r>
        <w:rPr>
          <w:lang w:val="en-US"/>
        </w:rPr>
        <w:lastRenderedPageBreak/>
        <w:t>Population</w:t>
      </w:r>
      <w:bookmarkEnd w:id="29"/>
      <w:bookmarkEnd w:id="30"/>
      <w:bookmarkEnd w:id="35"/>
    </w:p>
    <w:p w14:paraId="17C913CB" w14:textId="286A806E" w:rsidR="005A6881"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4831ED53" w:rsidR="000B2087" w:rsidRDefault="00503BF3" w:rsidP="00503BF3">
      <w:pPr>
        <w:pStyle w:val="UOB-Headings"/>
        <w:rPr>
          <w:lang w:val="en-US"/>
        </w:rPr>
      </w:pPr>
      <w:bookmarkStart w:id="38" w:name="_Toc59130174"/>
      <w:r>
        <w:rPr>
          <w:lang w:val="en-US"/>
        </w:rPr>
        <w:t>Research Study Tools</w:t>
      </w:r>
      <w:bookmarkEnd w:id="36"/>
      <w:bookmarkEnd w:id="37"/>
      <w:bookmarkEnd w:id="38"/>
    </w:p>
    <w:p w14:paraId="0BA06CCC" w14:textId="5FD55E4F" w:rsidR="005F46B4" w:rsidRDefault="009360E6" w:rsidP="005F46B4">
      <w:pPr>
        <w:ind w:firstLine="576"/>
        <w:jc w:val="both"/>
        <w:rPr>
          <w:lang w:val="en-US"/>
        </w:rPr>
      </w:pPr>
      <w:bookmarkStart w:id="39" w:name="_Ref58687988"/>
      <w:bookmarkStart w:id="40" w:name="_Ref58688030"/>
      <w:r>
        <w:rPr>
          <w:lang w:val="en-US"/>
        </w:rPr>
        <w:t xml:space="preserve">In this section, we will illustrate how the data </w:t>
      </w:r>
      <w:r w:rsidR="005F46B4">
        <w:rPr>
          <w:lang w:val="en-US"/>
        </w:rPr>
        <w:t>will be</w:t>
      </w:r>
      <w:r>
        <w:rPr>
          <w:lang w:val="en-US"/>
        </w:rPr>
        <w:t xml:space="preserve"> </w:t>
      </w:r>
      <w:r w:rsidR="00EB5DE4">
        <w:rPr>
          <w:lang w:val="en-US"/>
        </w:rPr>
        <w:t>extracted</w:t>
      </w:r>
      <w:r>
        <w:rPr>
          <w:lang w:val="en-US"/>
        </w:rPr>
        <w:t xml:space="preserve"> and which </w:t>
      </w:r>
      <w:r w:rsidR="00EB5DE4">
        <w:rPr>
          <w:lang w:val="en-US"/>
        </w:rPr>
        <w:t xml:space="preserve">data analysis </w:t>
      </w:r>
      <w:r>
        <w:rPr>
          <w:lang w:val="en-US"/>
        </w:rPr>
        <w:t xml:space="preserve">tools will be used to conduct the statistical analysis </w:t>
      </w:r>
      <w:r w:rsidR="006575ED">
        <w:rPr>
          <w:lang w:val="en-US"/>
        </w:rPr>
        <w:t>for</w:t>
      </w:r>
      <w:r>
        <w:rPr>
          <w:lang w:val="en-US"/>
        </w:rPr>
        <w:t xml:space="preserve"> this research.</w:t>
      </w:r>
    </w:p>
    <w:p w14:paraId="12BEF1DA" w14:textId="5F08F439" w:rsidR="005F46B4" w:rsidRDefault="005F46B4" w:rsidP="005F46B4">
      <w:pPr>
        <w:pStyle w:val="UOB-Subheadings"/>
        <w:rPr>
          <w:lang w:val="en-US"/>
        </w:rPr>
      </w:pPr>
      <w:bookmarkStart w:id="41" w:name="_Toc59130175"/>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lastRenderedPageBreak/>
        <w:t>Hospital Beds per Thousand</w:t>
      </w:r>
      <w:r w:rsidR="00EB6C54">
        <w:rPr>
          <w:lang w:val="en-US"/>
        </w:rPr>
        <w:t xml:space="preserve"> – the </w:t>
      </w:r>
      <w:r w:rsidR="000C46D1">
        <w:rPr>
          <w:lang w:val="en-US"/>
        </w:rPr>
        <w:t>number of hospital beds per 1,000 people</w:t>
      </w:r>
    </w:p>
    <w:p w14:paraId="1E2004A7" w14:textId="0B1D7CAC" w:rsidR="00352B43" w:rsidRDefault="00352B43" w:rsidP="009315C7">
      <w:pPr>
        <w:ind w:firstLine="576"/>
        <w:jc w:val="both"/>
        <w:rPr>
          <w:lang w:val="en-US"/>
        </w:rPr>
      </w:pPr>
      <w:r>
        <w:rPr>
          <w:lang w:val="en-US"/>
        </w:rPr>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our statistical analysis </w:t>
      </w:r>
      <w:r w:rsidR="000F7D58">
        <w:rPr>
          <w:lang w:val="en-US"/>
        </w:rPr>
        <w:t>to</w:t>
      </w:r>
      <w:r>
        <w:rPr>
          <w:lang w:val="en-US"/>
        </w:rPr>
        <w:t xml:space="preserve"> produce factors related to our 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64DF574C"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30189"/>
      <w:r>
        <w:t>Table (</w:t>
      </w:r>
      <w:fldSimple w:instr=" SEQ Table_( \* ARABIC ">
        <w:r>
          <w:rPr>
            <w:noProof/>
          </w:rPr>
          <w:t>2</w:t>
        </w:r>
      </w:fldSimple>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463A2351" w14:textId="158EF240" w:rsidR="005F46B4" w:rsidRDefault="005F46B4" w:rsidP="005F46B4">
      <w:pPr>
        <w:pStyle w:val="UOB-Subheadings"/>
        <w:rPr>
          <w:lang w:val="en-US"/>
        </w:rPr>
      </w:pPr>
      <w:bookmarkStart w:id="45" w:name="_Toc59130176"/>
      <w:r>
        <w:rPr>
          <w:lang w:val="en-US"/>
        </w:rPr>
        <w:t>Other Study Tools</w:t>
      </w:r>
      <w:bookmarkEnd w:id="45"/>
    </w:p>
    <w:p w14:paraId="251E73AA" w14:textId="447708D4"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210C9FC5" w14:textId="1AA96507" w:rsidR="00503BF3" w:rsidRDefault="00503BF3" w:rsidP="00503BF3">
      <w:pPr>
        <w:pStyle w:val="UOB-Headings"/>
        <w:rPr>
          <w:lang w:val="en-US"/>
        </w:rPr>
      </w:pPr>
      <w:bookmarkStart w:id="46" w:name="_Toc59130177"/>
      <w:r>
        <w:rPr>
          <w:lang w:val="en-US"/>
        </w:rPr>
        <w:t>Data Collection and Procedures</w:t>
      </w:r>
      <w:bookmarkEnd w:id="39"/>
      <w:bookmarkEnd w:id="40"/>
      <w:bookmarkEnd w:id="46"/>
    </w:p>
    <w:p w14:paraId="042CEDC2" w14:textId="299665DC"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223BDD">
        <w:rPr>
          <w:lang w:val="en-US"/>
        </w:rPr>
        <w:t>will be</w:t>
      </w:r>
      <w:r w:rsidR="00DD78E6">
        <w:rPr>
          <w:lang w:val="en-US"/>
        </w:rPr>
        <w:t xml:space="preserve"> extracted into CSV format and loaded into the data analysis tool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1B148D62" w:rsidR="005B4523" w:rsidRDefault="005902AE" w:rsidP="0045085A">
      <w:pPr>
        <w:keepNext/>
        <w:spacing w:line="276" w:lineRule="auto"/>
        <w:jc w:val="center"/>
      </w:pPr>
      <w:r>
        <w:rPr>
          <w:bCs w:val="0"/>
          <w:noProof/>
        </w:rPr>
        <w:lastRenderedPageBreak/>
        <w:drawing>
          <wp:inline distT="0" distB="0" distL="0" distR="0" wp14:anchorId="080EF434" wp14:editId="16159521">
            <wp:extent cx="3592350" cy="2286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2350" cy="2286000"/>
                    </a:xfrm>
                    <a:prstGeom prst="rect">
                      <a:avLst/>
                    </a:prstGeom>
                    <a:noFill/>
                    <a:ln>
                      <a:noFill/>
                    </a:ln>
                  </pic:spPr>
                </pic:pic>
              </a:graphicData>
            </a:graphic>
          </wp:inline>
        </w:drawing>
      </w:r>
    </w:p>
    <w:p w14:paraId="6AF48DD3" w14:textId="7FB2AF41" w:rsidR="005B4523" w:rsidRPr="005B4523" w:rsidRDefault="005B4523" w:rsidP="0045085A">
      <w:pPr>
        <w:pStyle w:val="UOB-FigStyle"/>
        <w:rPr>
          <w:b w:val="0"/>
          <w:bCs/>
          <w:lang w:val="en-US"/>
        </w:rPr>
      </w:pPr>
      <w:bookmarkStart w:id="49" w:name="_Ref59079091"/>
      <w:bookmarkStart w:id="50" w:name="_Toc59130191"/>
      <w:r>
        <w:t xml:space="preserve">Fig. </w:t>
      </w:r>
      <w:fldSimple w:instr=" SEQ Fig. \* ARABIC ">
        <w:r w:rsidR="00EE03BC">
          <w:rPr>
            <w:noProof/>
          </w:rPr>
          <w:t>2</w:t>
        </w:r>
      </w:fldSimple>
      <w:bookmarkEnd w:id="49"/>
      <w:r>
        <w:rPr>
          <w:lang w:val="en-US"/>
        </w:rPr>
        <w:t>:</w:t>
      </w:r>
      <w:r w:rsidRPr="005B4523">
        <w:rPr>
          <w:b w:val="0"/>
          <w:bCs/>
          <w:lang w:val="en-US"/>
        </w:rPr>
        <w:t xml:space="preserve"> High-</w:t>
      </w:r>
      <w:r w:rsidR="00D3479C">
        <w:rPr>
          <w:b w:val="0"/>
          <w:bCs/>
          <w:lang w:val="en-US"/>
        </w:rPr>
        <w:t>L</w:t>
      </w:r>
      <w:r w:rsidRPr="005B452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30178"/>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7DF5D105" w:rsidR="00C50FC2" w:rsidRDefault="00015DEA" w:rsidP="001E650A">
      <w:pPr>
        <w:ind w:firstLine="576"/>
        <w:jc w:val="both"/>
        <w:rPr>
          <w:lang w:val="en-US"/>
        </w:rPr>
      </w:pPr>
      <w:r>
        <w:rPr>
          <w:lang w:val="en-US"/>
        </w:rPr>
        <w:t xml:space="preserve">In this section, we will illustrate the statistical analysis that will be implemented in our research, </w:t>
      </w:r>
      <w:r w:rsidR="00CD4C87">
        <w:rPr>
          <w:lang w:val="en-US"/>
        </w:rPr>
        <w:t xml:space="preserve">including the research </w:t>
      </w:r>
      <w:r>
        <w:rPr>
          <w:lang w:val="en-US"/>
        </w:rPr>
        <w:t xml:space="preserve">factors </w:t>
      </w:r>
      <w:r w:rsidR="00CD4C87">
        <w:rPr>
          <w:lang w:val="en-US"/>
        </w:rPr>
        <w:t>considered</w:t>
      </w:r>
      <w:r>
        <w:rPr>
          <w:lang w:val="en-US"/>
        </w:rPr>
        <w:t>.</w:t>
      </w:r>
    </w:p>
    <w:p w14:paraId="38EC8884" w14:textId="041A9880" w:rsidR="003C5CC4" w:rsidRDefault="003C5CC4" w:rsidP="003C5CC4">
      <w:pPr>
        <w:pStyle w:val="UOB-Subheadings"/>
        <w:rPr>
          <w:lang w:val="en-US"/>
        </w:rPr>
      </w:pPr>
      <w:bookmarkStart w:id="53" w:name="_Toc59130179"/>
      <w:r>
        <w:rPr>
          <w:lang w:val="en-US"/>
        </w:rPr>
        <w:t>COVID-19 Prediction Model</w:t>
      </w:r>
      <w:bookmarkEnd w:id="53"/>
    </w:p>
    <w:p w14:paraId="7E771C0A" w14:textId="62466EC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The timeframe of our historical data will start from the first recorded case, 24 February 2020, until the 29</w:t>
      </w:r>
      <w:r w:rsidRPr="008E64FA">
        <w:rPr>
          <w:vertAlign w:val="superscript"/>
          <w:lang w:val="en-US"/>
        </w:rPr>
        <w:t>th</w:t>
      </w:r>
      <w:r>
        <w:rPr>
          <w:lang w:val="en-US"/>
        </w:rPr>
        <w:t xml:space="preserve"> of July 2020. We will use this data as training data to generate a prediction model and then project the total number of cases for the next three months (90 days) – hence our projection timeframe will start and include the 30</w:t>
      </w:r>
      <w:r w:rsidRPr="008E64FA">
        <w:rPr>
          <w:vertAlign w:val="superscript"/>
          <w:lang w:val="en-US"/>
        </w:rPr>
        <w:t>th</w:t>
      </w:r>
      <w:r>
        <w:rPr>
          <w:lang w:val="en-US"/>
        </w:rPr>
        <w:t xml:space="preserve"> of July 2020 until (and including) the 27</w:t>
      </w:r>
      <w:r w:rsidRPr="008E64FA">
        <w:rPr>
          <w:vertAlign w:val="superscript"/>
          <w:lang w:val="en-US"/>
        </w:rPr>
        <w:t>th</w:t>
      </w:r>
      <w:r>
        <w:rPr>
          <w:lang w:val="en-US"/>
        </w:rPr>
        <w:t xml:space="preserve"> of October 2020. The data will be </w:t>
      </w:r>
      <w:r w:rsidR="002F7A64">
        <w:rPr>
          <w:lang w:val="en-US"/>
        </w:rPr>
        <w:t xml:space="preserve">sorted chronologically as time-series data </w:t>
      </w:r>
      <w:r>
        <w:rPr>
          <w:lang w:val="en-US"/>
        </w:rPr>
        <w:t>and formatted into the following structure to generate the model:</w:t>
      </w:r>
    </w:p>
    <w:p w14:paraId="3A7B94C2" w14:textId="77777777"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p>
    <w:p w14:paraId="3206AA53" w14:textId="77777777"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p>
    <w:p w14:paraId="4C237167" w14:textId="4FBF2885" w:rsidR="002F7A64" w:rsidRDefault="002F7A64" w:rsidP="002F7A64">
      <w:pPr>
        <w:ind w:firstLine="576"/>
        <w:jc w:val="both"/>
        <w:rPr>
          <w:lang w:val="en-US"/>
        </w:rPr>
      </w:pPr>
      <w:r>
        <w:rPr>
          <w:lang w:val="en-US"/>
        </w:rPr>
        <w:lastRenderedPageBreak/>
        <w:t>After extraction and preparation of COVID-19 data, we will use the Logistic Growth Model, as defined in our scenario, to generate a 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7AACA790" w:rsidR="00C37E83" w:rsidRDefault="003B7EA0" w:rsidP="00C37E83">
      <w:pPr>
        <w:ind w:firstLine="576"/>
        <w:jc w:val="both"/>
        <w:rPr>
          <w:lang w:val="en-US"/>
        </w:rPr>
      </w:pPr>
      <w:r>
        <w:rPr>
          <w:lang w:val="en-US"/>
        </w:rPr>
        <w:t>The Logistic Growth Model that we will use in our 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 xml:space="preserve"> ,</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7A6BD5CF" w:rsidR="003B7EA0" w:rsidRPr="006F665F" w:rsidRDefault="003B7EA0" w:rsidP="00F05DDD">
      <w:pPr>
        <w:ind w:firstLine="576"/>
        <w:jc w:val="both"/>
        <w:rPr>
          <w:lang w:val="en-US"/>
        </w:rPr>
      </w:pPr>
      <m:oMathPara>
        <m:oMathParaPr>
          <m:jc m:val="center"/>
        </m:oMathParaPr>
        <m:oMath>
          <m:r>
            <w:rPr>
              <w:rFonts w:ascii="Cambria Math" w:hAnsi="Cambria Math"/>
              <w:lang w:val="en-US"/>
            </w:rPr>
            <m:t>Y=</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54" w:name="_Ref59122375"/>
      <w:bookmarkStart w:id="55" w:name="_Toc59130193"/>
      <w:r>
        <w:t xml:space="preserve">Equation </w:t>
      </w:r>
      <w:r w:rsidR="004F2894">
        <w:fldChar w:fldCharType="begin"/>
      </w:r>
      <w:r w:rsidR="004F2894">
        <w:instrText xml:space="preserve"> SEQ Equation \* ARABIC </w:instrText>
      </w:r>
      <w:r w:rsidR="004F2894">
        <w:fldChar w:fldCharType="separate"/>
      </w:r>
      <w:r w:rsidR="00457EA0">
        <w:rPr>
          <w:noProof/>
        </w:rPr>
        <w:t>1</w:t>
      </w:r>
      <w:r w:rsidR="004F2894">
        <w:rPr>
          <w:noProof/>
        </w:rPr>
        <w:fldChar w:fldCharType="end"/>
      </w:r>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30180"/>
      <w:r>
        <w:rPr>
          <w:lang w:val="en-US"/>
        </w:rPr>
        <w:t>Statistical Calculation of Study Factors</w:t>
      </w:r>
      <w:bookmarkEnd w:id="56"/>
    </w:p>
    <w:p w14:paraId="516A8927" w14:textId="24534C06" w:rsidR="009B1156" w:rsidRDefault="009B1156" w:rsidP="001E650A">
      <w:pPr>
        <w:ind w:firstLine="576"/>
        <w:jc w:val="both"/>
        <w:rPr>
          <w:lang w:val="en-US"/>
        </w:rPr>
      </w:pPr>
      <w:r>
        <w:rPr>
          <w:lang w:val="en-US"/>
        </w:rPr>
        <w:t>Several research factors are not publicly available for direct use and for this reason, we had to devise statistical approaches 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lastRenderedPageBreak/>
        <w:t>Given that</w:t>
      </w:r>
      <w:r w:rsidR="001E650A">
        <w:rPr>
          <w:lang w:val="en-US"/>
        </w:rPr>
        <w:t xml:space="preserve"> the total number of hospital beds in the Kingdom of Bahrain could not be extracted from previous studies or reports, it will be 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4F2894"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57" w:name="_Ref59126174"/>
      <w:bookmarkStart w:id="58" w:name="_Toc59130194"/>
      <w:r>
        <w:t xml:space="preserve">Equation </w:t>
      </w:r>
      <w:r w:rsidR="004F2894">
        <w:fldChar w:fldCharType="begin"/>
      </w:r>
      <w:r w:rsidR="004F2894">
        <w:instrText xml:space="preserve"> SEQ Equation \* ARABIC </w:instrText>
      </w:r>
      <w:r w:rsidR="004F2894">
        <w:fldChar w:fldCharType="separate"/>
      </w:r>
      <w:r w:rsidR="00457EA0">
        <w:rPr>
          <w:noProof/>
        </w:rPr>
        <w:t>2</w:t>
      </w:r>
      <w:r w:rsidR="004F2894">
        <w:rPr>
          <w:noProof/>
        </w:rPr>
        <w:fldChar w:fldCharType="end"/>
      </w:r>
      <w:bookmarkEnd w:id="57"/>
      <w:r>
        <w:t>:</w:t>
      </w:r>
      <w:r w:rsidRPr="00B31F7B">
        <w:rPr>
          <w:b w:val="0"/>
          <w:bCs/>
        </w:rPr>
        <w:t xml:space="preserve"> Calculation of Total Hospital Beds</w:t>
      </w:r>
      <w:bookmarkEnd w:id="58"/>
    </w:p>
    <w:p w14:paraId="429BCC98" w14:textId="6AC27D16"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we will calculate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 xml:space="preserve">) </w:t>
      </w:r>
      <w:r w:rsidR="00BB70A6">
        <w:rPr>
          <w:lang w:val="en-US"/>
        </w:rPr>
        <w:t xml:space="preserve">that can actually be utilized </w:t>
      </w:r>
      <w:r w:rsidR="001B681C">
        <w:rPr>
          <w:lang w:val="en-US"/>
        </w:rPr>
        <w:t xml:space="preserve">in the treatment of </w:t>
      </w:r>
      <w:r w:rsidR="00BB70A6">
        <w:rPr>
          <w:lang w:val="en-US"/>
        </w:rPr>
        <w:t xml:space="preserve">COVID-19 cases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4F2894"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59" w:name="_Ref59128620"/>
      <w:bookmarkStart w:id="60" w:name="_Toc59130195"/>
      <w:r>
        <w:t xml:space="preserve">Equation </w:t>
      </w:r>
      <w:r w:rsidR="004F2894">
        <w:fldChar w:fldCharType="begin"/>
      </w:r>
      <w:r w:rsidR="004F2894">
        <w:instrText xml:space="preserve"> SEQ Equation \* ARABIC </w:instrText>
      </w:r>
      <w:r w:rsidR="004F2894">
        <w:fldChar w:fldCharType="separate"/>
      </w:r>
      <w:r w:rsidR="00457EA0">
        <w:rPr>
          <w:noProof/>
        </w:rPr>
        <w:t>3</w:t>
      </w:r>
      <w:r w:rsidR="004F2894">
        <w:rPr>
          <w:noProof/>
        </w:rPr>
        <w:fldChar w:fldCharType="end"/>
      </w:r>
      <w:bookmarkEnd w:id="59"/>
      <w:r>
        <w:t>:</w:t>
      </w:r>
      <w:r w:rsidRPr="00DA61E3">
        <w:rPr>
          <w:b w:val="0"/>
          <w:bCs/>
        </w:rPr>
        <w:t xml:space="preserve"> Calculation of Available Hospital Beds</w:t>
      </w:r>
      <w:bookmarkEnd w:id="60"/>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4F2894"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61" w:name="_Ref59126380"/>
      <w:bookmarkStart w:id="62" w:name="_Toc59130196"/>
      <w:r>
        <w:t xml:space="preserve">Equation </w:t>
      </w:r>
      <w:r w:rsidR="004F2894">
        <w:fldChar w:fldCharType="begin"/>
      </w:r>
      <w:r w:rsidR="004F2894">
        <w:instrText xml:space="preserve"> SEQ Equation \* ARABIC </w:instrText>
      </w:r>
      <w:r w:rsidR="004F2894">
        <w:fldChar w:fldCharType="separate"/>
      </w:r>
      <w:r w:rsidR="00457EA0">
        <w:rPr>
          <w:noProof/>
        </w:rPr>
        <w:t>4</w:t>
      </w:r>
      <w:r w:rsidR="004F2894">
        <w:rPr>
          <w:noProof/>
        </w:rPr>
        <w:fldChar w:fldCharType="end"/>
      </w:r>
      <w:bookmarkEnd w:id="61"/>
      <w:r>
        <w:t>:</w:t>
      </w:r>
      <w:r w:rsidRPr="00D327A2">
        <w:rPr>
          <w:b w:val="0"/>
          <w:bCs/>
        </w:rPr>
        <w:t xml:space="preserve"> Calculation of Total IQC Beds</w:t>
      </w:r>
      <w:bookmarkEnd w:id="62"/>
    </w:p>
    <w:p w14:paraId="00053906" w14:textId="2EEDD731"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4F2894"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63" w:name="_Ref59126509"/>
      <w:bookmarkStart w:id="64" w:name="_Toc59130197"/>
      <w:r>
        <w:t xml:space="preserve">Equation </w:t>
      </w:r>
      <w:r w:rsidR="004F2894">
        <w:fldChar w:fldCharType="begin"/>
      </w:r>
      <w:r w:rsidR="004F2894">
        <w:instrText xml:space="preserve"> SEQ Equation \* ARABIC </w:instrText>
      </w:r>
      <w:r w:rsidR="004F2894">
        <w:fldChar w:fldCharType="separate"/>
      </w:r>
      <w:r w:rsidR="00457EA0">
        <w:rPr>
          <w:noProof/>
        </w:rPr>
        <w:t>5</w:t>
      </w:r>
      <w:r w:rsidR="004F2894">
        <w:rPr>
          <w:noProof/>
        </w:rPr>
        <w:fldChar w:fldCharType="end"/>
      </w:r>
      <w:bookmarkEnd w:id="63"/>
      <w:r>
        <w:t>:</w:t>
      </w:r>
      <w:r w:rsidRPr="00725032">
        <w:rPr>
          <w:b w:val="0"/>
          <w:bCs/>
        </w:rPr>
        <w:t xml:space="preserve"> Calculation of IQC BOR</w:t>
      </w:r>
      <w:bookmarkEnd w:id="64"/>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4F2894"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2AC382F2" w:rsidR="00AD11A8" w:rsidRPr="00DA61E3" w:rsidRDefault="00AD11A8" w:rsidP="00AD11A8">
      <w:pPr>
        <w:pStyle w:val="UOB-FigStyle"/>
        <w:rPr>
          <w:b w:val="0"/>
          <w:bCs/>
          <w:lang w:val="en-US"/>
        </w:rPr>
      </w:pPr>
      <w:bookmarkStart w:id="65" w:name="_Ref59128894"/>
      <w:bookmarkStart w:id="66" w:name="_Toc59130198"/>
      <w:r>
        <w:t xml:space="preserve">Equation </w:t>
      </w:r>
      <w:fldSimple w:instr=" SEQ Equation \* ARABIC ">
        <w:r w:rsidR="00457EA0">
          <w:rPr>
            <w:noProof/>
          </w:rPr>
          <w:t>6</w:t>
        </w:r>
      </w:fldSimple>
      <w:bookmarkEnd w:id="65"/>
      <w:r>
        <w:t>:</w:t>
      </w:r>
      <w:r w:rsidRPr="00DA61E3">
        <w:rPr>
          <w:b w:val="0"/>
          <w:bCs/>
        </w:rPr>
        <w:t xml:space="preserve"> Calculation of Available Hospital Beds</w:t>
      </w:r>
      <w:bookmarkEnd w:id="66"/>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4F2894"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67" w:name="_Ref59129453"/>
      <w:bookmarkStart w:id="68" w:name="_Toc59130199"/>
      <w:r>
        <w:t xml:space="preserve">Equation </w:t>
      </w:r>
      <w:r w:rsidR="004F2894">
        <w:fldChar w:fldCharType="begin"/>
      </w:r>
      <w:r w:rsidR="004F2894">
        <w:instrText xml:space="preserve"> SEQ Equation \* ARABIC </w:instrText>
      </w:r>
      <w:r w:rsidR="004F2894">
        <w:fldChar w:fldCharType="separate"/>
      </w:r>
      <w:r w:rsidR="00EB3FE1">
        <w:rPr>
          <w:noProof/>
        </w:rPr>
        <w:t>7</w:t>
      </w:r>
      <w:r w:rsidR="004F2894">
        <w:rPr>
          <w:noProof/>
        </w:rPr>
        <w:fldChar w:fldCharType="end"/>
      </w:r>
      <w:bookmarkEnd w:id="67"/>
      <w:r>
        <w:t>:</w:t>
      </w:r>
      <w:r w:rsidRPr="00457EA0">
        <w:rPr>
          <w:b w:val="0"/>
          <w:bCs/>
        </w:rPr>
        <w:t xml:space="preserve"> Calculation of Total Available Beds</w:t>
      </w:r>
      <w:bookmarkEnd w:id="68"/>
    </w:p>
    <w:p w14:paraId="57FBABB9" w14:textId="326C3743" w:rsidR="001E650A" w:rsidRDefault="00A027DB" w:rsidP="001E650A">
      <w:pPr>
        <w:ind w:firstLine="720"/>
        <w:jc w:val="both"/>
        <w:rPr>
          <w:lang w:val="en-US"/>
        </w:rPr>
      </w:pPr>
      <w:r>
        <w:rPr>
          <w:lang w:val="en-US"/>
        </w:rPr>
        <w:t>W</w:t>
      </w:r>
      <w:r w:rsidR="001E650A">
        <w:rPr>
          <w:lang w:val="en-US"/>
        </w:rPr>
        <w:t>e will extract the current</w:t>
      </w:r>
      <w:r w:rsidR="00D33C27">
        <w:rPr>
          <w:lang w:val="en-US"/>
        </w:rPr>
        <w:t>, 1</w:t>
      </w:r>
      <w:r w:rsidR="00D33C27" w:rsidRPr="00D33C27">
        <w:rPr>
          <w:vertAlign w:val="superscript"/>
          <w:lang w:val="en-US"/>
        </w:rPr>
        <w:t>st</w:t>
      </w:r>
      <w:r w:rsidR="00D33C27">
        <w:rPr>
          <w:lang w:val="en-US"/>
        </w:rPr>
        <w:t xml:space="preserve"> of August 2020,</w:t>
      </w:r>
      <w:r w:rsidR="001E650A">
        <w:rPr>
          <w:lang w:val="en-US"/>
        </w:rPr>
        <w:t xml:space="preserve"> 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69" w:name="_Ref59126987"/>
      <w:bookmarkStart w:id="70" w:name="_Toc59130200"/>
      <w:r>
        <w:t xml:space="preserve">Equation </w:t>
      </w:r>
      <w:r w:rsidR="004F2894">
        <w:fldChar w:fldCharType="begin"/>
      </w:r>
      <w:r w:rsidR="004F2894">
        <w:instrText xml:space="preserve"> SEQ Equation \* ARABIC </w:instrText>
      </w:r>
      <w:r w:rsidR="004F2894">
        <w:fldChar w:fldCharType="separate"/>
      </w:r>
      <w:r w:rsidR="00EB3FE1">
        <w:rPr>
          <w:noProof/>
        </w:rPr>
        <w:t>8</w:t>
      </w:r>
      <w:r w:rsidR="004F2894">
        <w:rPr>
          <w:noProof/>
        </w:rPr>
        <w:fldChar w:fldCharType="end"/>
      </w:r>
      <w:bookmarkEnd w:id="69"/>
      <w:r>
        <w:t>:</w:t>
      </w:r>
      <w:r w:rsidRPr="00361D8C">
        <w:rPr>
          <w:b w:val="0"/>
          <w:bCs/>
        </w:rPr>
        <w:t xml:space="preserve"> Calculation of Current Hospitalization Rate</w:t>
      </w:r>
      <w:bookmarkEnd w:id="70"/>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71" w:name="_Ref59127205"/>
      <w:bookmarkStart w:id="72" w:name="_Toc59130201"/>
      <w:r>
        <w:t xml:space="preserve">Equation </w:t>
      </w:r>
      <w:r w:rsidR="004F2894">
        <w:fldChar w:fldCharType="begin"/>
      </w:r>
      <w:r w:rsidR="004F2894">
        <w:instrText xml:space="preserve"> SEQ Equation \* ARABIC </w:instrText>
      </w:r>
      <w:r w:rsidR="004F2894">
        <w:fldChar w:fldCharType="separate"/>
      </w:r>
      <w:r w:rsidR="00EB3FE1">
        <w:rPr>
          <w:noProof/>
        </w:rPr>
        <w:t>9</w:t>
      </w:r>
      <w:r w:rsidR="004F2894">
        <w:rPr>
          <w:noProof/>
        </w:rPr>
        <w:fldChar w:fldCharType="end"/>
      </w:r>
      <w:bookmarkEnd w:id="71"/>
      <w:r>
        <w:t>:</w:t>
      </w:r>
      <w:r w:rsidRPr="0048662B">
        <w:rPr>
          <w:b w:val="0"/>
          <w:bCs/>
        </w:rPr>
        <w:t xml:space="preserve"> Calculation of Projected Hospitalized Cases</w:t>
      </w:r>
      <w:bookmarkEnd w:id="72"/>
    </w:p>
    <w:p w14:paraId="09705D5F" w14:textId="3E050821" w:rsidR="00FB5273" w:rsidRDefault="00FB5273" w:rsidP="00713190">
      <w:pPr>
        <w:ind w:firstLine="720"/>
        <w:jc w:val="both"/>
        <w:rPr>
          <w:lang w:val="en-US"/>
        </w:rPr>
      </w:pPr>
      <w:r>
        <w:rPr>
          <w:lang w:val="en-US"/>
        </w:rPr>
        <w:lastRenderedPageBreak/>
        <w:t>The figure</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below illustrates the detailed </w:t>
      </w:r>
      <w:r w:rsidR="0047710C">
        <w:rPr>
          <w:lang w:val="en-US"/>
        </w:rPr>
        <w:t xml:space="preserve">process flow diagram of our </w:t>
      </w:r>
      <w:r>
        <w:rPr>
          <w:lang w:val="en-US"/>
        </w:rPr>
        <w:t>statistical analysis approach that was adopted in our 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427281FE" w:rsidR="00713190" w:rsidRPr="00713190" w:rsidRDefault="00713190" w:rsidP="00713190">
      <w:pPr>
        <w:pStyle w:val="UOB-FigStyle"/>
        <w:rPr>
          <w:b w:val="0"/>
          <w:bCs/>
          <w:lang w:val="en-US"/>
        </w:rPr>
      </w:pPr>
      <w:bookmarkStart w:id="73" w:name="_Ref59130046"/>
      <w:bookmarkStart w:id="74" w:name="_Toc59130192"/>
      <w:r>
        <w:t xml:space="preserve">Fig. </w:t>
      </w:r>
      <w:r w:rsidR="004F2894">
        <w:fldChar w:fldCharType="begin"/>
      </w:r>
      <w:r w:rsidR="004F2894">
        <w:instrText xml:space="preserve"> SEQ Fig. \* ARABIC </w:instrText>
      </w:r>
      <w:r w:rsidR="004F2894">
        <w:fldChar w:fldCharType="separate"/>
      </w:r>
      <w:r>
        <w:rPr>
          <w:noProof/>
        </w:rPr>
        <w:t>3</w:t>
      </w:r>
      <w:r w:rsidR="004F2894">
        <w:rPr>
          <w:noProof/>
        </w:rPr>
        <w:fldChar w:fldCharType="end"/>
      </w:r>
      <w:bookmarkEnd w:id="73"/>
      <w:r>
        <w:t>:</w:t>
      </w:r>
      <w:r w:rsidRPr="00713190">
        <w:rPr>
          <w:b w:val="0"/>
          <w:bCs/>
        </w:rPr>
        <w:t xml:space="preserve"> Detailed Statistical Analysis Process Flow Diagram</w:t>
      </w:r>
      <w:bookmarkEnd w:id="74"/>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5" w:name="_Toc59130181"/>
      <w:r w:rsidRPr="00052BC9">
        <w:t xml:space="preserve">Chapter </w:t>
      </w:r>
      <w:r>
        <w:t>Four</w:t>
      </w:r>
      <w:bookmarkEnd w:id="75"/>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6" w:name="_Ref58688220"/>
      <w:bookmarkStart w:id="77" w:name="_Toc59130182"/>
      <w:r>
        <w:rPr>
          <w:lang w:val="en-US"/>
        </w:rPr>
        <w:t>Results</w:t>
      </w:r>
      <w:bookmarkEnd w:id="76"/>
      <w:bookmarkEnd w:id="77"/>
    </w:p>
    <w:p w14:paraId="674EB8D5" w14:textId="77777777" w:rsidR="00854648" w:rsidRDefault="00854648" w:rsidP="00854648">
      <w:pPr>
        <w:jc w:val="both"/>
        <w:rPr>
          <w:rFonts w:asciiTheme="majorBidi" w:hAnsiTheme="majorBidi" w:cstheme="majorBidi"/>
          <w:lang w:val="en-US"/>
        </w:rPr>
      </w:pPr>
      <w:bookmarkStart w:id="78" w:name="_Ref58688223"/>
      <w:bookmarkStart w:id="79" w:name="_Toc59130183"/>
      <w:r>
        <w:rPr>
          <w:rFonts w:asciiTheme="majorBidi" w:hAnsiTheme="majorBidi" w:cstheme="majorBidi"/>
          <w:lang w:val="en-US"/>
        </w:rPr>
        <w:t>This section is discussing the results obtained by this research for assessing the bed hospital in Kingdom of Bahrain.</w:t>
      </w:r>
    </w:p>
    <w:p w14:paraId="5215B3B2" w14:textId="77777777" w:rsidR="00854648" w:rsidRDefault="00854648" w:rsidP="00854648">
      <w:pPr>
        <w:jc w:val="both"/>
        <w:rPr>
          <w:rFonts w:asciiTheme="majorBidi" w:hAnsiTheme="majorBidi" w:cstheme="majorBidi"/>
          <w:rtl/>
          <w:lang w:val="en-US" w:bidi="ar-BH"/>
        </w:rPr>
      </w:pPr>
    </w:p>
    <w:p w14:paraId="259B9838" w14:textId="77777777" w:rsidR="00854648" w:rsidRPr="00E539EF" w:rsidRDefault="00854648" w:rsidP="00854648">
      <w:pPr>
        <w:pStyle w:val="UOB-Subheadings"/>
        <w:rPr>
          <w:lang w:val="en-US" w:bidi="ar-BH"/>
        </w:rPr>
      </w:pPr>
      <w:r>
        <w:rPr>
          <w:lang w:val="en-US" w:bidi="ar-BH"/>
        </w:rPr>
        <w:t xml:space="preserve">Introducing Data and Fitting the Model </w:t>
      </w:r>
    </w:p>
    <w:p w14:paraId="5D2B6D0A" w14:textId="77777777" w:rsidR="00854648" w:rsidRDefault="00854648" w:rsidP="00854648">
      <w:pPr>
        <w:jc w:val="both"/>
        <w:rPr>
          <w:rFonts w:asciiTheme="majorBidi" w:hAnsiTheme="majorBidi" w:cstheme="majorBidi"/>
          <w:lang w:val="en-US"/>
        </w:rPr>
      </w:pPr>
      <w:r>
        <w:rPr>
          <w:rFonts w:asciiTheme="majorBidi" w:hAnsiTheme="majorBidi" w:cstheme="majorBidi"/>
          <w:lang w:val="en-US"/>
        </w:rPr>
        <w:t>This study is based on the data extracted until the July 29,</w:t>
      </w:r>
      <w:r>
        <w:rPr>
          <w:rFonts w:asciiTheme="majorBidi" w:hAnsiTheme="majorBidi" w:cstheme="majorBidi"/>
          <w:vertAlign w:val="superscript"/>
          <w:lang w:val="en-US"/>
        </w:rPr>
        <w:t xml:space="preserve"> </w:t>
      </w:r>
      <w:r>
        <w:rPr>
          <w:rFonts w:asciiTheme="majorBidi" w:hAnsiTheme="majorBidi" w:cstheme="majorBidi"/>
          <w:lang w:val="en-US"/>
        </w:rPr>
        <w:t xml:space="preserve">2020 </w:t>
      </w:r>
      <w:r>
        <w:rPr>
          <w:shd w:val="clear" w:color="auto" w:fill="FFFFFF"/>
        </w:rPr>
        <w:t xml:space="preserve">(Roser &amp; Ritchie, 2020). The first confirmed case was on Feb 24, 2020 and the total cases on </w:t>
      </w:r>
      <w:r>
        <w:rPr>
          <w:rFonts w:asciiTheme="majorBidi" w:hAnsiTheme="majorBidi" w:cstheme="majorBidi"/>
          <w:lang w:val="en-US"/>
        </w:rPr>
        <w:t>July 29,</w:t>
      </w:r>
      <w:r>
        <w:rPr>
          <w:rFonts w:asciiTheme="majorBidi" w:hAnsiTheme="majorBidi" w:cstheme="majorBidi"/>
          <w:vertAlign w:val="superscript"/>
          <w:lang w:val="en-US"/>
        </w:rPr>
        <w:t xml:space="preserve"> </w:t>
      </w:r>
      <w:r>
        <w:rPr>
          <w:rFonts w:asciiTheme="majorBidi" w:hAnsiTheme="majorBidi" w:cstheme="majorBidi"/>
          <w:lang w:val="en-US"/>
        </w:rPr>
        <w:t xml:space="preserve">2020 was </w:t>
      </w:r>
      <w:r w:rsidRPr="00865BBE">
        <w:rPr>
          <w:rFonts w:asciiTheme="majorBidi" w:hAnsiTheme="majorBidi" w:cstheme="majorBidi"/>
          <w:lang w:val="en-US"/>
        </w:rPr>
        <w:t>39921</w:t>
      </w:r>
      <w:r>
        <w:rPr>
          <w:rFonts w:asciiTheme="majorBidi" w:hAnsiTheme="majorBidi" w:cstheme="majorBidi"/>
          <w:lang w:val="en-US"/>
        </w:rPr>
        <w:t xml:space="preserve">, while the first death of COVID-19 in Bahrain was on March 17, 2020 and the total of death covered in this study </w:t>
      </w:r>
      <w:r w:rsidRPr="00865BBE">
        <w:rPr>
          <w:rFonts w:asciiTheme="majorBidi" w:hAnsiTheme="majorBidi" w:cstheme="majorBidi"/>
          <w:lang w:val="en-US"/>
        </w:rPr>
        <w:t xml:space="preserve">141 </w:t>
      </w:r>
      <w:r>
        <w:rPr>
          <w:shd w:val="clear" w:color="auto" w:fill="FFFFFF"/>
        </w:rPr>
        <w:t>(Roser &amp; Ritchie, 2020)</w:t>
      </w:r>
      <w:r>
        <w:rPr>
          <w:rFonts w:asciiTheme="majorBidi" w:hAnsiTheme="majorBidi" w:cstheme="majorBidi"/>
          <w:lang w:val="en-US"/>
        </w:rPr>
        <w:t>. By graphing these data, it is showing a growth of total cases as an exponential growth in Fig.1.</w:t>
      </w:r>
    </w:p>
    <w:p w14:paraId="66030A86" w14:textId="77777777" w:rsidR="00854648" w:rsidRDefault="00854648" w:rsidP="00854648">
      <w:pPr>
        <w:jc w:val="both"/>
        <w:rPr>
          <w:rFonts w:asciiTheme="majorBidi" w:hAnsiTheme="majorBidi" w:cstheme="majorBidi"/>
          <w:lang w:val="en-US"/>
        </w:rPr>
      </w:pPr>
    </w:p>
    <w:p w14:paraId="1DB7941E" w14:textId="77777777" w:rsidR="00854648" w:rsidRPr="00641F3E" w:rsidRDefault="00854648" w:rsidP="00854648">
      <w:pPr>
        <w:jc w:val="center"/>
        <w:rPr>
          <w:rFonts w:asciiTheme="majorBidi" w:hAnsiTheme="majorBidi" w:cstheme="majorBidi"/>
          <w:lang w:val="en-US"/>
        </w:rPr>
      </w:pPr>
      <w:r>
        <w:rPr>
          <w:rFonts w:asciiTheme="majorBidi" w:hAnsiTheme="majorBidi" w:cstheme="majorBidi"/>
          <w:noProof/>
          <w:lang w:val="en-US"/>
        </w:rPr>
        <w:drawing>
          <wp:inline distT="0" distB="0" distL="0" distR="0" wp14:anchorId="06843BF0" wp14:editId="19FC0D01">
            <wp:extent cx="5270500" cy="268605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0500" cy="2686050"/>
                    </a:xfrm>
                    <a:prstGeom prst="rect">
                      <a:avLst/>
                    </a:prstGeom>
                    <a:noFill/>
                    <a:ln>
                      <a:noFill/>
                    </a:ln>
                  </pic:spPr>
                </pic:pic>
              </a:graphicData>
            </a:graphic>
          </wp:inline>
        </w:drawing>
      </w:r>
    </w:p>
    <w:p w14:paraId="26BA09C8" w14:textId="77777777" w:rsidR="00854648" w:rsidRPr="00DD5367" w:rsidRDefault="00854648" w:rsidP="00854648">
      <w:pPr>
        <w:jc w:val="center"/>
        <w:rPr>
          <w:rFonts w:asciiTheme="majorBidi" w:hAnsiTheme="majorBidi" w:cstheme="majorBidi"/>
          <w:sz w:val="24"/>
          <w:szCs w:val="22"/>
          <w:lang w:val="en-US"/>
        </w:rPr>
      </w:pPr>
      <w:r w:rsidRPr="00DD5367">
        <w:rPr>
          <w:rFonts w:asciiTheme="majorBidi" w:hAnsiTheme="majorBidi" w:cstheme="majorBidi"/>
          <w:sz w:val="24"/>
          <w:szCs w:val="22"/>
          <w:lang w:val="en-US"/>
        </w:rPr>
        <w:t>Fig</w:t>
      </w:r>
      <w:r>
        <w:rPr>
          <w:rFonts w:asciiTheme="majorBidi" w:hAnsiTheme="majorBidi" w:cstheme="majorBidi"/>
          <w:sz w:val="24"/>
          <w:szCs w:val="22"/>
          <w:lang w:val="en-US"/>
        </w:rPr>
        <w:t>. Total COVID-19 Cases and Death Cases from 24 February 2020 to 29 July 2020 in Kingdom of Bahrain</w:t>
      </w:r>
    </w:p>
    <w:p w14:paraId="4A16110D" w14:textId="77777777" w:rsidR="00854648" w:rsidRDefault="00854648" w:rsidP="00854648">
      <w:pPr>
        <w:rPr>
          <w:rFonts w:asciiTheme="majorBidi" w:hAnsiTheme="majorBidi" w:cstheme="majorBidi"/>
          <w:lang w:val="en-US"/>
        </w:rPr>
      </w:pPr>
    </w:p>
    <w:p w14:paraId="4B98FFEE" w14:textId="77777777" w:rsidR="00854648" w:rsidRDefault="00854648" w:rsidP="00854648">
      <w:pPr>
        <w:jc w:val="both"/>
        <w:rPr>
          <w:rFonts w:asciiTheme="majorBidi" w:hAnsiTheme="majorBidi" w:cstheme="majorBidi"/>
          <w:lang w:val="en-US"/>
        </w:rPr>
      </w:pPr>
      <w:r>
        <w:rPr>
          <w:rFonts w:asciiTheme="majorBidi" w:hAnsiTheme="majorBidi" w:cstheme="majorBidi"/>
          <w:lang w:val="en-US"/>
        </w:rPr>
        <w:lastRenderedPageBreak/>
        <w:t>As of the nature of the data growth (growing exponentially), the model was chosen is the logistic model which is fitting the data better than exponential model because the logistic model has a limit of growth unlike the exponential model, and this is a major feature for choosing a model used for kind of pandemic growth studies. Fitting the models confirms its effectiveness for this study as it is showing on Fig 2 how the model fits the actual data very closely for (no# days) then used it to project the total cases on the next three months (90 days).</w:t>
      </w:r>
    </w:p>
    <w:p w14:paraId="479F2FFE" w14:textId="77777777" w:rsidR="00854648" w:rsidRPr="00641F3E" w:rsidRDefault="00854648" w:rsidP="00854648">
      <w:pPr>
        <w:jc w:val="center"/>
        <w:rPr>
          <w:rFonts w:asciiTheme="majorBidi" w:hAnsiTheme="majorBidi" w:cstheme="majorBidi"/>
          <w:lang w:val="en-US" w:bidi="ar-BH"/>
        </w:rPr>
      </w:pPr>
      <w:r>
        <w:rPr>
          <w:rFonts w:asciiTheme="majorBidi" w:hAnsiTheme="majorBidi" w:cstheme="majorBidi"/>
          <w:noProof/>
          <w:lang w:val="en-US" w:bidi="ar-BH"/>
        </w:rPr>
        <w:drawing>
          <wp:inline distT="0" distB="0" distL="0" distR="0" wp14:anchorId="758B9648" wp14:editId="07114DD5">
            <wp:extent cx="5270500" cy="2901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2901950"/>
                    </a:xfrm>
                    <a:prstGeom prst="rect">
                      <a:avLst/>
                    </a:prstGeom>
                    <a:noFill/>
                    <a:ln>
                      <a:noFill/>
                    </a:ln>
                  </pic:spPr>
                </pic:pic>
              </a:graphicData>
            </a:graphic>
          </wp:inline>
        </w:drawing>
      </w:r>
    </w:p>
    <w:p w14:paraId="4100F7A5" w14:textId="77777777" w:rsidR="00854648" w:rsidRPr="00404ED2" w:rsidRDefault="00854648" w:rsidP="00854648">
      <w:pPr>
        <w:jc w:val="center"/>
        <w:rPr>
          <w:rFonts w:asciiTheme="majorBidi" w:hAnsiTheme="majorBidi" w:cstheme="majorBidi"/>
          <w:sz w:val="24"/>
          <w:szCs w:val="22"/>
          <w:lang w:val="en-US"/>
        </w:rPr>
      </w:pPr>
      <w:r w:rsidRPr="00404ED2">
        <w:rPr>
          <w:rFonts w:asciiTheme="majorBidi" w:hAnsiTheme="majorBidi" w:cstheme="majorBidi"/>
          <w:sz w:val="24"/>
          <w:szCs w:val="22"/>
          <w:lang w:val="en-US"/>
        </w:rPr>
        <w:t xml:space="preserve">Fig 2. Logistic </w:t>
      </w:r>
      <w:r>
        <w:rPr>
          <w:rFonts w:asciiTheme="majorBidi" w:hAnsiTheme="majorBidi" w:cstheme="majorBidi"/>
          <w:sz w:val="24"/>
          <w:szCs w:val="22"/>
          <w:lang w:val="en-US"/>
        </w:rPr>
        <w:t xml:space="preserve">Growth Model of COVID-19 in the Kingdom of Bahrain </w:t>
      </w:r>
    </w:p>
    <w:p w14:paraId="5D293CA5" w14:textId="77777777" w:rsidR="00854648" w:rsidRDefault="00854648" w:rsidP="00854648">
      <w:pPr>
        <w:jc w:val="both"/>
        <w:rPr>
          <w:rFonts w:asciiTheme="majorBidi" w:hAnsiTheme="majorBidi" w:cstheme="majorBidi"/>
          <w:lang w:val="en-US"/>
        </w:rPr>
      </w:pPr>
    </w:p>
    <w:p w14:paraId="12087FA1" w14:textId="77777777" w:rsidR="00854648" w:rsidRDefault="00854648" w:rsidP="00854648">
      <w:pPr>
        <w:jc w:val="both"/>
        <w:rPr>
          <w:rFonts w:asciiTheme="majorBidi" w:hAnsiTheme="majorBidi" w:cstheme="majorBidi"/>
          <w:lang w:val="en-US"/>
        </w:rPr>
      </w:pPr>
      <w:r>
        <w:rPr>
          <w:rFonts w:asciiTheme="majorBidi" w:hAnsiTheme="majorBidi" w:cstheme="majorBidi"/>
          <w:lang w:val="en-US"/>
        </w:rPr>
        <w:t xml:space="preserve">Based on the model obtained, the total projected cases are approximately </w:t>
      </w:r>
      <w:r w:rsidRPr="002E75CD">
        <w:rPr>
          <w:rFonts w:asciiTheme="majorBidi" w:hAnsiTheme="majorBidi" w:cstheme="majorBidi"/>
          <w:lang w:val="en-US"/>
        </w:rPr>
        <w:t>47277</w:t>
      </w:r>
      <w:r>
        <w:rPr>
          <w:rFonts w:asciiTheme="majorBidi" w:hAnsiTheme="majorBidi" w:cstheme="majorBidi"/>
          <w:lang w:val="en-US"/>
        </w:rPr>
        <w:t xml:space="preserve"> on October 27, 2020. This result has been achieved by the calculated daily growth rate (0.038) b</w:t>
      </w:r>
      <w:r w:rsidRPr="00AA02C5">
        <w:rPr>
          <w:rFonts w:asciiTheme="majorBidi" w:hAnsiTheme="majorBidi" w:cstheme="majorBidi"/>
          <w:lang w:val="en-US"/>
        </w:rPr>
        <w:t>ased on the generated logistic growth model</w:t>
      </w:r>
      <w:r>
        <w:rPr>
          <w:rFonts w:asciiTheme="majorBidi" w:hAnsiTheme="majorBidi" w:cstheme="majorBidi"/>
          <w:lang w:val="en-US"/>
        </w:rPr>
        <w:t>:</w:t>
      </w:r>
    </w:p>
    <w:p w14:paraId="6B14F65D" w14:textId="77777777" w:rsidR="00854648" w:rsidRPr="00AA02C5" w:rsidRDefault="00854648" w:rsidP="00854648">
      <w:pPr>
        <w:jc w:val="center"/>
        <w:rPr>
          <w:rFonts w:asciiTheme="majorBidi" w:hAnsiTheme="majorBidi" w:cstheme="majorBidi"/>
          <w:i/>
          <w:iCs/>
          <w:lang w:val="en-US"/>
        </w:rPr>
      </w:pPr>
      <w:r w:rsidRPr="00AA02C5">
        <w:rPr>
          <w:rFonts w:asciiTheme="majorBidi" w:hAnsiTheme="majorBidi" w:cstheme="majorBidi"/>
          <w:i/>
          <w:iCs/>
          <w:highlight w:val="yellow"/>
          <w:lang w:val="en-US"/>
        </w:rPr>
        <w:t>Showing the formula</w:t>
      </w:r>
    </w:p>
    <w:tbl>
      <w:tblPr>
        <w:tblStyle w:val="TableGrid"/>
        <w:tblW w:w="0" w:type="auto"/>
        <w:tblLook w:val="04A0" w:firstRow="1" w:lastRow="0" w:firstColumn="1" w:lastColumn="0" w:noHBand="0" w:noVBand="1"/>
      </w:tblPr>
      <w:tblGrid>
        <w:gridCol w:w="8296"/>
      </w:tblGrid>
      <w:tr w:rsidR="00854648" w14:paraId="50A9BD69" w14:textId="77777777" w:rsidTr="00651B38">
        <w:tc>
          <w:tcPr>
            <w:tcW w:w="8296" w:type="dxa"/>
          </w:tcPr>
          <w:p w14:paraId="1E3C3470" w14:textId="77777777" w:rsidR="00854648" w:rsidRPr="00AA02C5" w:rsidRDefault="00854648" w:rsidP="00651B38">
            <w:pPr>
              <w:jc w:val="both"/>
              <w:rPr>
                <w:rFonts w:ascii="Courier New" w:hAnsi="Courier New" w:cs="Courier New"/>
                <w:sz w:val="18"/>
                <w:szCs w:val="16"/>
                <w:lang w:val="en-US"/>
              </w:rPr>
            </w:pPr>
            <w:r w:rsidRPr="00AA02C5">
              <w:rPr>
                <w:rFonts w:ascii="Courier New" w:hAnsi="Courier New" w:cs="Courier New"/>
                <w:sz w:val="18"/>
                <w:szCs w:val="16"/>
                <w:lang w:val="en-US"/>
              </w:rPr>
              <w:t># Extract Model Coefficients</w:t>
            </w:r>
          </w:p>
          <w:p w14:paraId="06B480D6" w14:textId="77777777" w:rsidR="00854648" w:rsidRPr="00AA02C5" w:rsidRDefault="00854648" w:rsidP="00651B38">
            <w:pPr>
              <w:jc w:val="both"/>
              <w:rPr>
                <w:rFonts w:ascii="Courier New" w:hAnsi="Courier New" w:cs="Courier New"/>
                <w:sz w:val="18"/>
                <w:szCs w:val="16"/>
                <w:lang w:val="en-US"/>
              </w:rPr>
            </w:pPr>
            <w:r w:rsidRPr="00AA02C5">
              <w:rPr>
                <w:rFonts w:ascii="Courier New" w:hAnsi="Courier New" w:cs="Courier New"/>
                <w:sz w:val="18"/>
                <w:szCs w:val="16"/>
                <w:lang w:val="en-US"/>
              </w:rPr>
              <w:t>LogisticGrowthModel.CoEf = coef(LogisticGrowthModel)</w:t>
            </w:r>
          </w:p>
          <w:p w14:paraId="55BF448B" w14:textId="77777777" w:rsidR="00854648" w:rsidRPr="00AA02C5" w:rsidRDefault="00854648" w:rsidP="00651B38">
            <w:pPr>
              <w:jc w:val="both"/>
              <w:rPr>
                <w:rFonts w:ascii="Courier New" w:hAnsi="Courier New" w:cs="Courier New"/>
                <w:sz w:val="18"/>
                <w:szCs w:val="16"/>
                <w:lang w:val="en-US"/>
              </w:rPr>
            </w:pPr>
          </w:p>
          <w:p w14:paraId="25B5682E" w14:textId="77777777" w:rsidR="00854648" w:rsidRPr="00AA02C5" w:rsidRDefault="00854648" w:rsidP="00651B38">
            <w:pPr>
              <w:jc w:val="both"/>
              <w:rPr>
                <w:rFonts w:ascii="Courier New" w:hAnsi="Courier New" w:cs="Courier New"/>
                <w:sz w:val="18"/>
                <w:szCs w:val="16"/>
                <w:lang w:val="en-US"/>
              </w:rPr>
            </w:pPr>
            <w:r w:rsidRPr="00AA02C5">
              <w:rPr>
                <w:rFonts w:ascii="Courier New" w:hAnsi="Courier New" w:cs="Courier New"/>
                <w:sz w:val="18"/>
                <w:szCs w:val="16"/>
                <w:lang w:val="en-US"/>
              </w:rPr>
              <w:t># Display Model Coefficients</w:t>
            </w:r>
          </w:p>
          <w:p w14:paraId="3B6A84D4" w14:textId="77777777" w:rsidR="00854648" w:rsidRPr="00AA02C5" w:rsidRDefault="00854648" w:rsidP="00651B38">
            <w:pPr>
              <w:jc w:val="both"/>
              <w:rPr>
                <w:rFonts w:ascii="Courier New" w:hAnsi="Courier New" w:cs="Courier New"/>
                <w:sz w:val="18"/>
                <w:szCs w:val="16"/>
                <w:lang w:val="en-US"/>
              </w:rPr>
            </w:pPr>
            <w:r w:rsidRPr="00AA02C5">
              <w:rPr>
                <w:rFonts w:ascii="Courier New" w:hAnsi="Courier New" w:cs="Courier New"/>
                <w:sz w:val="18"/>
                <w:szCs w:val="16"/>
                <w:lang w:val="en-US"/>
              </w:rPr>
              <w:t>for (CoefficientName in names(LogisticGrowthModel.CoEf)) {</w:t>
            </w:r>
          </w:p>
          <w:p w14:paraId="007683E0" w14:textId="77777777" w:rsidR="00854648" w:rsidRPr="00AA02C5" w:rsidRDefault="00854648" w:rsidP="00651B38">
            <w:pPr>
              <w:jc w:val="both"/>
              <w:rPr>
                <w:rFonts w:ascii="Courier New" w:hAnsi="Courier New" w:cs="Courier New"/>
                <w:sz w:val="18"/>
                <w:szCs w:val="16"/>
                <w:lang w:val="en-US"/>
              </w:rPr>
            </w:pPr>
            <w:r w:rsidRPr="00AA02C5">
              <w:rPr>
                <w:rFonts w:ascii="Courier New" w:hAnsi="Courier New" w:cs="Courier New"/>
                <w:sz w:val="18"/>
                <w:szCs w:val="16"/>
                <w:lang w:val="en-US"/>
              </w:rPr>
              <w:t xml:space="preserve">  print(paste("The coefficient of", CoefficientName, "is equal to =", round(LogisticGrowthModel.CoEf[CoefficientName], 3)))</w:t>
            </w:r>
          </w:p>
          <w:p w14:paraId="5DADC718" w14:textId="77777777" w:rsidR="00854648" w:rsidRPr="00AA02C5" w:rsidRDefault="00854648" w:rsidP="00651B38">
            <w:pPr>
              <w:jc w:val="both"/>
              <w:rPr>
                <w:rFonts w:ascii="Courier New" w:hAnsi="Courier New" w:cs="Courier New"/>
                <w:sz w:val="18"/>
                <w:szCs w:val="16"/>
                <w:lang w:val="en-US"/>
              </w:rPr>
            </w:pPr>
            <w:r w:rsidRPr="00AA02C5">
              <w:rPr>
                <w:rFonts w:ascii="Courier New" w:hAnsi="Courier New" w:cs="Courier New"/>
                <w:sz w:val="18"/>
                <w:szCs w:val="16"/>
                <w:lang w:val="en-US"/>
              </w:rPr>
              <w:lastRenderedPageBreak/>
              <w:t>}</w:t>
            </w:r>
          </w:p>
          <w:p w14:paraId="6EBBCFB0" w14:textId="77777777" w:rsidR="00854648" w:rsidRPr="00AA02C5" w:rsidRDefault="00854648" w:rsidP="00651B38">
            <w:pPr>
              <w:jc w:val="both"/>
              <w:rPr>
                <w:rFonts w:ascii="Courier New" w:hAnsi="Courier New" w:cs="Courier New"/>
                <w:sz w:val="18"/>
                <w:szCs w:val="16"/>
                <w:lang w:val="en-US"/>
              </w:rPr>
            </w:pPr>
          </w:p>
          <w:p w14:paraId="361B94CA" w14:textId="77777777" w:rsidR="00854648" w:rsidRPr="00AA02C5" w:rsidRDefault="00854648" w:rsidP="00651B38">
            <w:pPr>
              <w:jc w:val="both"/>
              <w:rPr>
                <w:rFonts w:ascii="Courier New" w:hAnsi="Courier New" w:cs="Courier New"/>
                <w:sz w:val="18"/>
                <w:szCs w:val="16"/>
                <w:lang w:val="en-US"/>
              </w:rPr>
            </w:pPr>
            <w:r w:rsidRPr="00AA02C5">
              <w:rPr>
                <w:rFonts w:ascii="Courier New" w:hAnsi="Courier New" w:cs="Courier New"/>
                <w:sz w:val="18"/>
                <w:szCs w:val="16"/>
                <w:lang w:val="en-US"/>
              </w:rPr>
              <w:t># Calculate Daily Growth Rate</w:t>
            </w:r>
          </w:p>
          <w:p w14:paraId="5B27DAFA" w14:textId="77777777" w:rsidR="00854648" w:rsidRPr="00AA02C5" w:rsidRDefault="00854648" w:rsidP="00651B38">
            <w:pPr>
              <w:jc w:val="both"/>
              <w:rPr>
                <w:rFonts w:ascii="Courier New" w:hAnsi="Courier New" w:cs="Courier New"/>
                <w:sz w:val="18"/>
                <w:szCs w:val="16"/>
                <w:lang w:val="en-US"/>
              </w:rPr>
            </w:pPr>
            <w:r w:rsidRPr="00AA02C5">
              <w:rPr>
                <w:rFonts w:ascii="Courier New" w:hAnsi="Courier New" w:cs="Courier New"/>
                <w:sz w:val="18"/>
                <w:szCs w:val="16"/>
                <w:lang w:val="en-US"/>
              </w:rPr>
              <w:t>DailyGrowthRate = (1/LogisticGrowthModel.CoEf[3])</w:t>
            </w:r>
          </w:p>
          <w:p w14:paraId="2308A19B" w14:textId="77777777" w:rsidR="00854648" w:rsidRPr="00AA02C5" w:rsidRDefault="00854648" w:rsidP="00651B38">
            <w:pPr>
              <w:jc w:val="both"/>
              <w:rPr>
                <w:rFonts w:ascii="Courier New" w:hAnsi="Courier New" w:cs="Courier New"/>
                <w:sz w:val="18"/>
                <w:szCs w:val="16"/>
                <w:lang w:val="en-US"/>
              </w:rPr>
            </w:pPr>
            <w:r w:rsidRPr="00AA02C5">
              <w:rPr>
                <w:rFonts w:ascii="Courier New" w:hAnsi="Courier New" w:cs="Courier New"/>
                <w:sz w:val="18"/>
                <w:szCs w:val="16"/>
                <w:lang w:val="en-US"/>
              </w:rPr>
              <w:t>DailyGrowthRate.Rounded = round(DailyGrowthRate, 3)</w:t>
            </w:r>
          </w:p>
          <w:p w14:paraId="1D2C89A8" w14:textId="77777777" w:rsidR="00854648" w:rsidRDefault="00854648" w:rsidP="00651B38">
            <w:pPr>
              <w:jc w:val="both"/>
              <w:rPr>
                <w:rFonts w:asciiTheme="majorBidi" w:hAnsiTheme="majorBidi" w:cstheme="majorBidi"/>
                <w:lang w:val="en-US"/>
              </w:rPr>
            </w:pPr>
            <w:r w:rsidRPr="00AA02C5">
              <w:rPr>
                <w:rFonts w:ascii="Courier New" w:hAnsi="Courier New" w:cs="Courier New"/>
                <w:sz w:val="18"/>
                <w:szCs w:val="16"/>
                <w:lang w:val="en-US"/>
              </w:rPr>
              <w:t>print(paste("Based on the generated logistic growth model, the Daily Growth Rate of cases is", DailyGrowthRate.Rounded))</w:t>
            </w:r>
          </w:p>
        </w:tc>
      </w:tr>
    </w:tbl>
    <w:p w14:paraId="1AD434A5" w14:textId="77777777" w:rsidR="00854648" w:rsidRDefault="00854648" w:rsidP="00854648">
      <w:pPr>
        <w:jc w:val="both"/>
        <w:rPr>
          <w:rFonts w:asciiTheme="majorBidi" w:hAnsiTheme="majorBidi" w:cstheme="majorBidi"/>
          <w:lang w:val="en-US"/>
        </w:rPr>
      </w:pPr>
    </w:p>
    <w:p w14:paraId="59F46D10" w14:textId="77777777" w:rsidR="00854648" w:rsidRDefault="00854648" w:rsidP="00854648">
      <w:pPr>
        <w:pStyle w:val="UOB-Subheadings"/>
        <w:rPr>
          <w:lang w:val="en-US"/>
        </w:rPr>
      </w:pPr>
      <w:r>
        <w:rPr>
          <w:lang w:val="en-US"/>
        </w:rPr>
        <w:t>Consideration Other Factors Affecting Bed Capacity</w:t>
      </w:r>
    </w:p>
    <w:p w14:paraId="1108F7D3" w14:textId="77777777" w:rsidR="00854648" w:rsidRDefault="00854648" w:rsidP="00854648">
      <w:pPr>
        <w:pStyle w:val="UOB-Body"/>
        <w:ind w:firstLine="720"/>
      </w:pPr>
      <w:r>
        <w:rPr>
          <w:rFonts w:eastAsiaTheme="majorEastAsia"/>
        </w:rPr>
        <w:t xml:space="preserve">In this study, there are more than one factor to consider as explained in </w:t>
      </w:r>
      <w:r>
        <w:t>Table (</w:t>
      </w:r>
      <w:r>
        <w:fldChar w:fldCharType="begin"/>
      </w:r>
      <w:r>
        <w:instrText xml:space="preserve"> SEQ Table_( \* ARABIC </w:instrText>
      </w:r>
      <w:r>
        <w:fldChar w:fldCharType="separate"/>
      </w:r>
      <w:r>
        <w:rPr>
          <w:noProof/>
        </w:rPr>
        <w:t>1</w:t>
      </w:r>
      <w:r>
        <w:rPr>
          <w:noProof/>
        </w:rPr>
        <w:fldChar w:fldCharType="end"/>
      </w:r>
      <w:r>
        <w:t>)</w:t>
      </w:r>
      <w:r>
        <w:rPr>
          <w:rFonts w:eastAsiaTheme="majorEastAsia"/>
        </w:rPr>
        <w:t xml:space="preserve">. The factors are </w:t>
      </w:r>
      <w:r>
        <w:t>number of hospitalized cases, total number of beds and total number of available beds which are detailed here.</w:t>
      </w:r>
    </w:p>
    <w:p w14:paraId="20181A8B" w14:textId="77777777" w:rsidR="00854648" w:rsidRPr="00B6586F" w:rsidRDefault="00854648" w:rsidP="00854648">
      <w:pPr>
        <w:rPr>
          <w:lang w:val="en-US"/>
        </w:rPr>
      </w:pPr>
    </w:p>
    <w:p w14:paraId="57BF0582" w14:textId="77777777" w:rsidR="00854648" w:rsidRPr="00951E0D" w:rsidRDefault="00854648" w:rsidP="00854648">
      <w:pPr>
        <w:pStyle w:val="UOB-Sub-subheadings"/>
        <w:rPr>
          <w:lang w:val="en-US"/>
        </w:rPr>
      </w:pPr>
      <w:r>
        <w:rPr>
          <w:lang w:val="en-US"/>
        </w:rPr>
        <w:t>Total Number of Beds, Hospitalized Bed and Available Beds Calculation</w:t>
      </w:r>
    </w:p>
    <w:p w14:paraId="56434336" w14:textId="77777777" w:rsidR="00854648" w:rsidRDefault="00854648" w:rsidP="00854648">
      <w:pPr>
        <w:pStyle w:val="UOB-Body"/>
        <w:ind w:firstLine="720"/>
      </w:pPr>
      <w:r>
        <w:t xml:space="preserve">The total number of hospital beds is </w:t>
      </w:r>
      <w:r w:rsidRPr="004E0174">
        <w:t xml:space="preserve">3403 </w:t>
      </w:r>
      <w:r>
        <w:t xml:space="preserve">where calculated based on </w:t>
      </w:r>
      <w:r w:rsidRPr="00B6586F">
        <w:rPr>
          <w:b/>
        </w:rPr>
        <w:t>Equation</w:t>
      </w:r>
      <w:r>
        <w:t xml:space="preserve"> no# and substituting the values of the Beds per Thousand People (BPTP) and population and the as reported  in Our World in Data </w:t>
      </w:r>
      <w:r>
        <w:fldChar w:fldCharType="begin" w:fldLock="1"/>
      </w:r>
      <w: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fldChar w:fldCharType="separate"/>
      </w:r>
      <w:r w:rsidRPr="005A6881">
        <w:rPr>
          <w:noProof/>
        </w:rPr>
        <w:t>(Roser et al., 2020)</w:t>
      </w:r>
      <w:r>
        <w:fldChar w:fldCharType="end"/>
      </w:r>
      <w:r>
        <w:t xml:space="preserve"> where </w:t>
      </w:r>
      <m:oMath>
        <m:r>
          <w:rPr>
            <w:rFonts w:ascii="Cambria Math" w:hAnsi="Cambria Math"/>
          </w:rPr>
          <m:t>BPTP=2</m:t>
        </m:r>
      </m:oMath>
      <w:r>
        <w:t xml:space="preserve"> and </w:t>
      </w:r>
      <m:oMath>
        <m:r>
          <w:rPr>
            <w:rFonts w:ascii="Cambria Math" w:hAnsi="Cambria Math"/>
          </w:rPr>
          <m:t>Population=1,701,583</m:t>
        </m:r>
      </m:oMath>
      <w:r>
        <w:t xml:space="preserve">. While the total number of both Isolation Centers and Quarantine Centers (IQC) is calculated by </w:t>
      </w:r>
      <w:r w:rsidRPr="00B6586F">
        <w:rPr>
          <w:b/>
        </w:rPr>
        <w:t>Equation</w:t>
      </w:r>
      <w:r>
        <w:t xml:space="preserve"> no# which is </w:t>
      </w:r>
      <w:r w:rsidRPr="00C81B48">
        <w:t>9746</w:t>
      </w:r>
      <w:r>
        <w:t>. By this number and the reported number of occupied beds in IQC</w:t>
      </w:r>
      <w:r w:rsidRPr="00C81B48">
        <w:t xml:space="preserve"> </w:t>
      </w:r>
      <w:r>
        <w:t xml:space="preserve">figures by Naar </w:t>
      </w:r>
      <w:r>
        <w:fldChar w:fldCharType="begin" w:fldLock="1"/>
      </w:r>
      <w: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fldChar w:fldCharType="separate"/>
      </w:r>
      <w:r w:rsidRPr="004D615E">
        <w:rPr>
          <w:noProof/>
        </w:rPr>
        <w:t>(2020)</w:t>
      </w:r>
      <w:r>
        <w:fldChar w:fldCharType="end"/>
      </w:r>
      <w:r>
        <w:t xml:space="preserve">, the bed occupancy rate (BOR) in isolation and quarantine centers is </w:t>
      </w:r>
      <w:r w:rsidRPr="00C81B48">
        <w:t>0.38</w:t>
      </w:r>
      <w:r>
        <w:t xml:space="preserve"> by substituting the </w:t>
      </w:r>
      <w:r w:rsidRPr="00B6586F">
        <w:rPr>
          <w:b/>
        </w:rPr>
        <w:t>Equation</w:t>
      </w:r>
      <w:r>
        <w:t xml:space="preserve"> no#. Finally, the current hospitalization rate is 0.8 obtained by using </w:t>
      </w:r>
      <w:r w:rsidRPr="00B6586F">
        <w:rPr>
          <w:b/>
        </w:rPr>
        <w:t>Equation</w:t>
      </w:r>
      <w:r>
        <w:t xml:space="preserve"> no#.</w:t>
      </w:r>
    </w:p>
    <w:p w14:paraId="6D76598A" w14:textId="77777777" w:rsidR="00854648" w:rsidRPr="00FC0AC4" w:rsidRDefault="00854648" w:rsidP="00854648">
      <w:pPr>
        <w:rPr>
          <w:lang w:val="en-US"/>
        </w:rPr>
      </w:pPr>
    </w:p>
    <w:p w14:paraId="7055E4B0" w14:textId="77777777" w:rsidR="00854648" w:rsidRDefault="00854648" w:rsidP="00854648">
      <w:pPr>
        <w:pStyle w:val="UOB-Sub-subheadings"/>
        <w:rPr>
          <w:lang w:val="en-US"/>
        </w:rPr>
      </w:pPr>
      <w:r>
        <w:rPr>
          <w:lang w:val="en-US"/>
        </w:rPr>
        <w:t>Hospitalized Cases Calculation</w:t>
      </w:r>
    </w:p>
    <w:p w14:paraId="2A3320F6" w14:textId="77777777" w:rsidR="00854648" w:rsidRDefault="00854648" w:rsidP="00854648">
      <w:pPr>
        <w:pStyle w:val="UOB-Body"/>
        <w:ind w:firstLine="720"/>
      </w:pPr>
      <w:r>
        <w:t xml:space="preserve">The hospitalized cases are calculated based on </w:t>
      </w:r>
      <w:r w:rsidRPr="00B6586F">
        <w:rPr>
          <w:b/>
          <w:bCs w:val="0"/>
        </w:rPr>
        <w:t>Equation</w:t>
      </w:r>
      <w:r>
        <w:t xml:space="preserve"> no# and substituting the values of …</w:t>
      </w:r>
    </w:p>
    <w:p w14:paraId="418ABD6C" w14:textId="0500100F" w:rsidR="003E4AB1" w:rsidRPr="00ED342B" w:rsidRDefault="000B719B" w:rsidP="003E4AB1">
      <w:pPr>
        <w:pStyle w:val="UOB-Headings"/>
        <w:rPr>
          <w:bCs/>
          <w:lang w:val="en-US"/>
        </w:rPr>
      </w:pPr>
      <w:r>
        <w:rPr>
          <w:lang w:val="en-US"/>
        </w:rPr>
        <w:lastRenderedPageBreak/>
        <w:t>Discussion</w:t>
      </w:r>
      <w:bookmarkEnd w:id="78"/>
      <w:bookmarkEnd w:id="79"/>
    </w:p>
    <w:p w14:paraId="41638DEF" w14:textId="77777777" w:rsidR="00922142" w:rsidRDefault="00922142" w:rsidP="00922142">
      <w:pPr>
        <w:rPr>
          <w:lang w:val="en-US"/>
        </w:rPr>
      </w:pPr>
      <w:bookmarkStart w:id="80" w:name="_Ref58688226"/>
      <w:r>
        <w:rPr>
          <w:lang w:val="en-US"/>
        </w:rPr>
        <w:t>Text comes here</w:t>
      </w: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t>Text comes here</w:t>
      </w:r>
    </w:p>
    <w:p w14:paraId="0291A6F1" w14:textId="210A712A" w:rsidR="003E4AB1" w:rsidRDefault="000B719B" w:rsidP="003E4AB1">
      <w:pPr>
        <w:pStyle w:val="UOB-Headings"/>
        <w:rPr>
          <w:lang w:val="en-US"/>
        </w:rPr>
      </w:pPr>
      <w:bookmarkStart w:id="81" w:name="_Ref58689204"/>
      <w:bookmarkStart w:id="82" w:name="_Ref58689212"/>
      <w:bookmarkStart w:id="83" w:name="_Toc59130184"/>
      <w:r>
        <w:rPr>
          <w:lang w:val="en-US"/>
        </w:rPr>
        <w:t>Conclusion</w:t>
      </w:r>
      <w:bookmarkEnd w:id="80"/>
      <w:bookmarkEnd w:id="81"/>
      <w:bookmarkEnd w:id="82"/>
      <w:bookmarkEnd w:id="83"/>
    </w:p>
    <w:p w14:paraId="54F22B4D" w14:textId="77777777" w:rsidR="00922142" w:rsidRDefault="00922142" w:rsidP="00922142">
      <w:pPr>
        <w:rPr>
          <w:lang w:val="en-US"/>
        </w:rPr>
      </w:pPr>
      <w:bookmarkStart w:id="84" w:name="_Ref58688229"/>
      <w:r>
        <w:rPr>
          <w:lang w:val="en-US"/>
        </w:rPr>
        <w:t>Text comes here</w:t>
      </w:r>
    </w:p>
    <w:p w14:paraId="6973FB77" w14:textId="77777777" w:rsidR="00922142" w:rsidRDefault="00922142" w:rsidP="00922142">
      <w:pPr>
        <w:rPr>
          <w:lang w:val="en-US"/>
        </w:rPr>
      </w:pPr>
      <w:r>
        <w:rPr>
          <w:lang w:val="en-US"/>
        </w:rPr>
        <w:t>Text comes here</w:t>
      </w:r>
    </w:p>
    <w:p w14:paraId="218303E9" w14:textId="77777777" w:rsidR="00922142" w:rsidRPr="00922142" w:rsidRDefault="00922142" w:rsidP="00922142">
      <w:pPr>
        <w:rPr>
          <w:lang w:val="en-US"/>
        </w:rPr>
      </w:pPr>
      <w:r>
        <w:rPr>
          <w:lang w:val="en-US"/>
        </w:rPr>
        <w:t>Text comes here</w:t>
      </w:r>
    </w:p>
    <w:p w14:paraId="73686212" w14:textId="79367DD4" w:rsidR="003E4AB1" w:rsidRPr="000B719B" w:rsidRDefault="000B719B" w:rsidP="000B719B">
      <w:pPr>
        <w:pStyle w:val="UOB-Headings"/>
        <w:rPr>
          <w:lang w:val="en-US"/>
        </w:rPr>
      </w:pPr>
      <w:bookmarkStart w:id="85" w:name="_Ref58689220"/>
      <w:bookmarkStart w:id="86" w:name="_Toc59130185"/>
      <w:r>
        <w:rPr>
          <w:lang w:val="en-US"/>
        </w:rPr>
        <w:t>Recommendations</w:t>
      </w:r>
      <w:bookmarkEnd w:id="84"/>
      <w:r w:rsidR="00411A06">
        <w:rPr>
          <w:lang w:val="en-US"/>
        </w:rPr>
        <w:t xml:space="preserve"> and Limitations</w:t>
      </w:r>
      <w:bookmarkEnd w:id="85"/>
      <w:bookmarkEnd w:id="86"/>
    </w:p>
    <w:p w14:paraId="3A39C8E7" w14:textId="77777777" w:rsidR="00922142" w:rsidRDefault="00922142" w:rsidP="00922142">
      <w:pPr>
        <w:rPr>
          <w:lang w:val="en-US"/>
        </w:rPr>
      </w:pPr>
      <w:r>
        <w:rPr>
          <w:lang w:val="en-US"/>
        </w:rPr>
        <w:t>Text comes here</w:t>
      </w:r>
    </w:p>
    <w:p w14:paraId="55DD15CA" w14:textId="67AA2419" w:rsidR="00922142" w:rsidRDefault="00922142" w:rsidP="00922142">
      <w:pPr>
        <w:rPr>
          <w:lang w:val="en-US"/>
        </w:rPr>
      </w:pPr>
      <w:r>
        <w:rPr>
          <w:lang w:val="en-US"/>
        </w:rPr>
        <w:t>Text comes here</w:t>
      </w:r>
    </w:p>
    <w:p w14:paraId="0537C414" w14:textId="195C9868" w:rsidR="00411A06" w:rsidRDefault="00411A06" w:rsidP="00411A06">
      <w:pPr>
        <w:pStyle w:val="UOB-Subheadings"/>
        <w:rPr>
          <w:lang w:val="en-US"/>
        </w:rPr>
      </w:pPr>
      <w:bookmarkStart w:id="87" w:name="_Toc59130186"/>
      <w:r>
        <w:rPr>
          <w:lang w:val="en-US"/>
        </w:rPr>
        <w:t>Limitations</w:t>
      </w:r>
      <w:bookmarkEnd w:id="87"/>
    </w:p>
    <w:p w14:paraId="1D99D85A" w14:textId="77777777" w:rsidR="00922142" w:rsidRPr="00922142" w:rsidRDefault="00922142" w:rsidP="00922142">
      <w:pPr>
        <w:rPr>
          <w:lang w:val="en-US"/>
        </w:rPr>
      </w:pPr>
      <w:r>
        <w:rPr>
          <w:lang w:val="en-US"/>
        </w:rPr>
        <w:t>Text comes here</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0"/>
          <w:footerReference w:type="default" r:id="rId31"/>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88" w:name="_Toc59130187"/>
      <w:r>
        <w:lastRenderedPageBreak/>
        <w:t>References</w:t>
      </w:r>
      <w:bookmarkEnd w:id="88"/>
    </w:p>
    <w:p w14:paraId="1F6C5B9B" w14:textId="3216123C" w:rsidR="001E4B72" w:rsidRPr="001E4B72" w:rsidRDefault="00CF6DA9" w:rsidP="001E4B72">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1E4B72" w:rsidRPr="001E4B72">
        <w:rPr>
          <w:rFonts w:cs="Times New Roman"/>
          <w:noProof/>
        </w:rPr>
        <w:t xml:space="preserve">Alboaneen, D., Pranggono, B., Alshammari, D., Alqahtani, N., &amp; Alyaffer, R. (2020). Predicting the Epidemiological Outbreak of the Coronavirus Disease 2019 (COVID-19) in Saudi Arabia. </w:t>
      </w:r>
      <w:r w:rsidR="001E4B72" w:rsidRPr="001E4B72">
        <w:rPr>
          <w:rFonts w:cs="Times New Roman"/>
          <w:i/>
          <w:iCs/>
          <w:noProof/>
        </w:rPr>
        <w:t>International Journal of Environmental Research and Public Health</w:t>
      </w:r>
      <w:r w:rsidR="001E4B72" w:rsidRPr="001E4B72">
        <w:rPr>
          <w:rFonts w:cs="Times New Roman"/>
          <w:noProof/>
        </w:rPr>
        <w:t xml:space="preserve">, </w:t>
      </w:r>
      <w:r w:rsidR="001E4B72" w:rsidRPr="001E4B72">
        <w:rPr>
          <w:rFonts w:cs="Times New Roman"/>
          <w:i/>
          <w:iCs/>
          <w:noProof/>
        </w:rPr>
        <w:t>17</w:t>
      </w:r>
      <w:r w:rsidR="001E4B72" w:rsidRPr="001E4B72">
        <w:rPr>
          <w:rFonts w:cs="Times New Roman"/>
          <w:noProof/>
        </w:rPr>
        <w:t>(12), 4568. https://doi.org/10.3390/ijerph17124568</w:t>
      </w:r>
    </w:p>
    <w:p w14:paraId="1B02FFDC"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Chowell, G., Simonsen, L., Viboud, C., &amp; Kuang, Y. (2014). Is West Africa Approaching a Catastrophic Phase or is the 2014 Ebola Epidemic Slowing Down? Different Models Yield Different Answers for Liberia. </w:t>
      </w:r>
      <w:r w:rsidRPr="001E4B72">
        <w:rPr>
          <w:rFonts w:cs="Times New Roman"/>
          <w:i/>
          <w:iCs/>
          <w:noProof/>
        </w:rPr>
        <w:t>PLoS Currents</w:t>
      </w:r>
      <w:r w:rsidRPr="001E4B72">
        <w:rPr>
          <w:rFonts w:cs="Times New Roman"/>
          <w:noProof/>
        </w:rPr>
        <w:t>. https://doi.org/10.1371/currents.outbreaks.b4690859d91684da963dc40e00f3da81</w:t>
      </w:r>
    </w:p>
    <w:p w14:paraId="5D1E6E64"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Hilal, D. S. (2020). </w:t>
      </w:r>
      <w:r w:rsidRPr="001E4B72">
        <w:rPr>
          <w:rFonts w:cs="Times New Roman"/>
          <w:i/>
          <w:iCs/>
          <w:noProof/>
        </w:rPr>
        <w:t>Conversation with Dr. Sawsan Hilal</w:t>
      </w:r>
      <w:r w:rsidRPr="001E4B72">
        <w:rPr>
          <w:rFonts w:cs="Times New Roman"/>
          <w:noProof/>
        </w:rPr>
        <w:t>.</w:t>
      </w:r>
    </w:p>
    <w:p w14:paraId="737DD980"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Ministry of Health. (2020). </w:t>
      </w:r>
      <w:r w:rsidRPr="001E4B72">
        <w:rPr>
          <w:rFonts w:cs="Times New Roman"/>
          <w:i/>
          <w:iCs/>
          <w:noProof/>
        </w:rPr>
        <w:t>Coronavirus COVID-19 - Summary of Cases</w:t>
      </w:r>
      <w:r w:rsidRPr="001E4B72">
        <w:rPr>
          <w:rFonts w:cs="Times New Roman"/>
          <w:noProof/>
        </w:rPr>
        <w:t>. https://www.moh.gov.bh/?lang=en</w:t>
      </w:r>
    </w:p>
    <w:p w14:paraId="3E0E0846"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Naar, I. (2020). </w:t>
      </w:r>
      <w:r w:rsidRPr="001E4B72">
        <w:rPr>
          <w:rFonts w:cs="Times New Roman"/>
          <w:i/>
          <w:iCs/>
          <w:noProof/>
        </w:rPr>
        <w:t>Coronavirus: Bahrain expands bed capacity at its isolation, quarantine centers</w:t>
      </w:r>
      <w:r w:rsidRPr="001E4B72">
        <w:rPr>
          <w:rFonts w:cs="Times New Roman"/>
          <w:noProof/>
        </w:rPr>
        <w:t>. Al Arabiya English. https://english.alarabiya.net/en/coronavirus/2020/05/13/Coronavirus-Bahrain-expands-bed-capacity-at-its-isolation-quarantine-centers</w:t>
      </w:r>
    </w:p>
    <w:p w14:paraId="3B603A2D"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Pell, B., Kuang, Y., Viboud, C., &amp; Chowell, G. (2018). Using phenomenological models for forecasting the 2015 Ebola challenge. </w:t>
      </w:r>
      <w:r w:rsidRPr="001E4B72">
        <w:rPr>
          <w:rFonts w:cs="Times New Roman"/>
          <w:i/>
          <w:iCs/>
          <w:noProof/>
        </w:rPr>
        <w:t>Epidemics</w:t>
      </w:r>
      <w:r w:rsidRPr="001E4B72">
        <w:rPr>
          <w:rFonts w:cs="Times New Roman"/>
          <w:noProof/>
        </w:rPr>
        <w:t xml:space="preserve">, </w:t>
      </w:r>
      <w:r w:rsidRPr="001E4B72">
        <w:rPr>
          <w:rFonts w:cs="Times New Roman"/>
          <w:i/>
          <w:iCs/>
          <w:noProof/>
        </w:rPr>
        <w:t>22</w:t>
      </w:r>
      <w:r w:rsidRPr="001E4B72">
        <w:rPr>
          <w:rFonts w:cs="Times New Roman"/>
          <w:noProof/>
        </w:rPr>
        <w:t>, 62–70. https://doi.org/10.1016/j.epidem.2016.11.002</w:t>
      </w:r>
    </w:p>
    <w:p w14:paraId="75A49488"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Roser, M., Ritchie, H., Ortiz-Ospina, E., &amp; Hasell, J. (2020). </w:t>
      </w:r>
      <w:r w:rsidRPr="001E4B72">
        <w:rPr>
          <w:rFonts w:cs="Times New Roman"/>
          <w:i/>
          <w:iCs/>
          <w:noProof/>
        </w:rPr>
        <w:t>Coronavirus Pandemic (COVID-19)</w:t>
      </w:r>
      <w:r w:rsidRPr="001E4B72">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2"/>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2384AE" w14:textId="77777777" w:rsidR="004F2894" w:rsidRDefault="004F2894" w:rsidP="00703385">
      <w:pPr>
        <w:spacing w:line="240" w:lineRule="auto"/>
      </w:pPr>
      <w:r>
        <w:separator/>
      </w:r>
    </w:p>
  </w:endnote>
  <w:endnote w:type="continuationSeparator" w:id="0">
    <w:p w14:paraId="72B29B33" w14:textId="77777777" w:rsidR="004F2894" w:rsidRDefault="004F2894"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352B43" w:rsidRDefault="00352B43">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352B43" w:rsidRDefault="00352B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352B43" w:rsidRPr="00874782" w:rsidRDefault="00352B43"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352B43" w:rsidRDefault="00352B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352B43" w:rsidRDefault="00352B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352B43" w:rsidRDefault="00352B43">
    <w:pPr>
      <w:pStyle w:val="Footer"/>
      <w:jc w:val="center"/>
    </w:pPr>
  </w:p>
  <w:p w14:paraId="712CE781" w14:textId="77777777" w:rsidR="00352B43" w:rsidRDefault="00352B4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352B43" w:rsidRDefault="00352B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352B43" w:rsidRDefault="00352B4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352B43" w:rsidRDefault="00352B43">
    <w:pPr>
      <w:pStyle w:val="Footer"/>
      <w:jc w:val="center"/>
    </w:pPr>
  </w:p>
  <w:p w14:paraId="11DBC7F7" w14:textId="77777777" w:rsidR="00352B43" w:rsidRDefault="00352B4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352B43" w:rsidRDefault="00352B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352B43" w:rsidRDefault="00352B4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352B43" w:rsidRDefault="00352B43">
    <w:pPr>
      <w:pStyle w:val="Footer"/>
      <w:jc w:val="center"/>
    </w:pPr>
  </w:p>
  <w:p w14:paraId="6D56B8DC" w14:textId="77777777" w:rsidR="00352B43" w:rsidRDefault="00352B4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352B43" w:rsidRDefault="00352B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352B43" w:rsidRDefault="00352B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001C8F" w14:textId="77777777" w:rsidR="004F2894" w:rsidRDefault="004F2894" w:rsidP="00703385">
      <w:pPr>
        <w:spacing w:line="240" w:lineRule="auto"/>
      </w:pPr>
      <w:r>
        <w:separator/>
      </w:r>
    </w:p>
  </w:footnote>
  <w:footnote w:type="continuationSeparator" w:id="0">
    <w:p w14:paraId="2F23AD81" w14:textId="77777777" w:rsidR="004F2894" w:rsidRDefault="004F2894"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352B43" w:rsidRDefault="00352B4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352B43" w:rsidRDefault="00352B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352B43" w:rsidRDefault="00352B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352B43" w:rsidRDefault="00352B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352B43" w:rsidRDefault="00352B4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352B43" w:rsidRDefault="00352B4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352B43" w:rsidRDefault="00352B4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352B43" w:rsidRDefault="00352B4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352B43" w:rsidRDefault="00352B4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352B43" w:rsidRDefault="00352B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7"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1"/>
  </w:num>
  <w:num w:numId="3">
    <w:abstractNumId w:val="5"/>
  </w:num>
  <w:num w:numId="4">
    <w:abstractNumId w:val="3"/>
  </w:num>
  <w:num w:numId="5">
    <w:abstractNumId w:val="6"/>
  </w:num>
  <w:num w:numId="6">
    <w:abstractNumId w:val="7"/>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3ED9"/>
    <w:rsid w:val="00014947"/>
    <w:rsid w:val="00015DEA"/>
    <w:rsid w:val="000178E9"/>
    <w:rsid w:val="0002151F"/>
    <w:rsid w:val="00022223"/>
    <w:rsid w:val="000278FF"/>
    <w:rsid w:val="00027D8D"/>
    <w:rsid w:val="000326E0"/>
    <w:rsid w:val="000346F9"/>
    <w:rsid w:val="000352F2"/>
    <w:rsid w:val="000365A3"/>
    <w:rsid w:val="00037BD7"/>
    <w:rsid w:val="000431A7"/>
    <w:rsid w:val="00043F21"/>
    <w:rsid w:val="0004429F"/>
    <w:rsid w:val="00044A84"/>
    <w:rsid w:val="000458CC"/>
    <w:rsid w:val="000471B3"/>
    <w:rsid w:val="00052BC9"/>
    <w:rsid w:val="000550D3"/>
    <w:rsid w:val="000560C3"/>
    <w:rsid w:val="00056925"/>
    <w:rsid w:val="00056BE0"/>
    <w:rsid w:val="000576DB"/>
    <w:rsid w:val="000603F6"/>
    <w:rsid w:val="00061AC2"/>
    <w:rsid w:val="00063B34"/>
    <w:rsid w:val="0006426F"/>
    <w:rsid w:val="000644AD"/>
    <w:rsid w:val="00064CFD"/>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769B"/>
    <w:rsid w:val="001317E1"/>
    <w:rsid w:val="00132547"/>
    <w:rsid w:val="00132694"/>
    <w:rsid w:val="00133601"/>
    <w:rsid w:val="00133E6C"/>
    <w:rsid w:val="0013673E"/>
    <w:rsid w:val="00141CD9"/>
    <w:rsid w:val="00145C99"/>
    <w:rsid w:val="001475B4"/>
    <w:rsid w:val="00147C64"/>
    <w:rsid w:val="001512D8"/>
    <w:rsid w:val="00156660"/>
    <w:rsid w:val="00161AB9"/>
    <w:rsid w:val="00170D5E"/>
    <w:rsid w:val="00172F0F"/>
    <w:rsid w:val="00176DCA"/>
    <w:rsid w:val="00177E9D"/>
    <w:rsid w:val="00180004"/>
    <w:rsid w:val="0018179B"/>
    <w:rsid w:val="00182FFA"/>
    <w:rsid w:val="001845DB"/>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6800"/>
    <w:rsid w:val="002077C6"/>
    <w:rsid w:val="00211A19"/>
    <w:rsid w:val="00212B67"/>
    <w:rsid w:val="002146E4"/>
    <w:rsid w:val="00214B92"/>
    <w:rsid w:val="002171F9"/>
    <w:rsid w:val="002225B0"/>
    <w:rsid w:val="00223BDD"/>
    <w:rsid w:val="00225AB2"/>
    <w:rsid w:val="00227110"/>
    <w:rsid w:val="00227392"/>
    <w:rsid w:val="00231AD6"/>
    <w:rsid w:val="00237778"/>
    <w:rsid w:val="0024020E"/>
    <w:rsid w:val="002410F1"/>
    <w:rsid w:val="002416D1"/>
    <w:rsid w:val="00241E61"/>
    <w:rsid w:val="00242566"/>
    <w:rsid w:val="002544AE"/>
    <w:rsid w:val="00264C36"/>
    <w:rsid w:val="00264D36"/>
    <w:rsid w:val="00267868"/>
    <w:rsid w:val="002705CE"/>
    <w:rsid w:val="00272C26"/>
    <w:rsid w:val="00273AD1"/>
    <w:rsid w:val="00280533"/>
    <w:rsid w:val="00282E24"/>
    <w:rsid w:val="00285D30"/>
    <w:rsid w:val="00286CAD"/>
    <w:rsid w:val="00290D74"/>
    <w:rsid w:val="00292A64"/>
    <w:rsid w:val="00292FE5"/>
    <w:rsid w:val="002A6E3F"/>
    <w:rsid w:val="002B0217"/>
    <w:rsid w:val="002B176B"/>
    <w:rsid w:val="002B1CC0"/>
    <w:rsid w:val="002B1CC4"/>
    <w:rsid w:val="002B48A7"/>
    <w:rsid w:val="002B48FC"/>
    <w:rsid w:val="002C3958"/>
    <w:rsid w:val="002C3C9A"/>
    <w:rsid w:val="002C3F9F"/>
    <w:rsid w:val="002C4412"/>
    <w:rsid w:val="002C525E"/>
    <w:rsid w:val="002C5BAF"/>
    <w:rsid w:val="002D073B"/>
    <w:rsid w:val="002D17F7"/>
    <w:rsid w:val="002E4576"/>
    <w:rsid w:val="002E5683"/>
    <w:rsid w:val="002F0715"/>
    <w:rsid w:val="002F73A2"/>
    <w:rsid w:val="002F7A64"/>
    <w:rsid w:val="0030020C"/>
    <w:rsid w:val="00300BDD"/>
    <w:rsid w:val="00305747"/>
    <w:rsid w:val="00320CFD"/>
    <w:rsid w:val="00321650"/>
    <w:rsid w:val="003218F4"/>
    <w:rsid w:val="00321B46"/>
    <w:rsid w:val="00321C95"/>
    <w:rsid w:val="00330875"/>
    <w:rsid w:val="003313EF"/>
    <w:rsid w:val="00332513"/>
    <w:rsid w:val="00333A4F"/>
    <w:rsid w:val="00344D28"/>
    <w:rsid w:val="00345CF4"/>
    <w:rsid w:val="00352B43"/>
    <w:rsid w:val="00357098"/>
    <w:rsid w:val="00361D8C"/>
    <w:rsid w:val="003643CD"/>
    <w:rsid w:val="003644FF"/>
    <w:rsid w:val="0036649E"/>
    <w:rsid w:val="0036799B"/>
    <w:rsid w:val="00372678"/>
    <w:rsid w:val="00380FF3"/>
    <w:rsid w:val="0038115F"/>
    <w:rsid w:val="00390254"/>
    <w:rsid w:val="00392E6B"/>
    <w:rsid w:val="00392E73"/>
    <w:rsid w:val="003A0F7B"/>
    <w:rsid w:val="003A2442"/>
    <w:rsid w:val="003A2654"/>
    <w:rsid w:val="003A26F4"/>
    <w:rsid w:val="003A2E80"/>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F00F5"/>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F0C"/>
    <w:rsid w:val="00434880"/>
    <w:rsid w:val="0044346D"/>
    <w:rsid w:val="00444BBC"/>
    <w:rsid w:val="0045085A"/>
    <w:rsid w:val="0045386F"/>
    <w:rsid w:val="00454286"/>
    <w:rsid w:val="0045473F"/>
    <w:rsid w:val="00457EA0"/>
    <w:rsid w:val="00460A22"/>
    <w:rsid w:val="00460DAA"/>
    <w:rsid w:val="00461976"/>
    <w:rsid w:val="004639C8"/>
    <w:rsid w:val="00465632"/>
    <w:rsid w:val="00467C8E"/>
    <w:rsid w:val="00473E51"/>
    <w:rsid w:val="0047710C"/>
    <w:rsid w:val="00481164"/>
    <w:rsid w:val="00482A74"/>
    <w:rsid w:val="004840BE"/>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2257"/>
    <w:rsid w:val="004E4C50"/>
    <w:rsid w:val="004E4F62"/>
    <w:rsid w:val="004F2521"/>
    <w:rsid w:val="004F2894"/>
    <w:rsid w:val="004F7E0F"/>
    <w:rsid w:val="0050164A"/>
    <w:rsid w:val="00503BF3"/>
    <w:rsid w:val="00510027"/>
    <w:rsid w:val="005149CF"/>
    <w:rsid w:val="0051757F"/>
    <w:rsid w:val="00520929"/>
    <w:rsid w:val="005235EE"/>
    <w:rsid w:val="005242EC"/>
    <w:rsid w:val="00524C5E"/>
    <w:rsid w:val="00532728"/>
    <w:rsid w:val="00532F31"/>
    <w:rsid w:val="005335F4"/>
    <w:rsid w:val="00541152"/>
    <w:rsid w:val="0054335E"/>
    <w:rsid w:val="00551376"/>
    <w:rsid w:val="005536B5"/>
    <w:rsid w:val="00560263"/>
    <w:rsid w:val="00560357"/>
    <w:rsid w:val="00561051"/>
    <w:rsid w:val="00561173"/>
    <w:rsid w:val="00561B3D"/>
    <w:rsid w:val="005643CC"/>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1E81"/>
    <w:rsid w:val="005B3978"/>
    <w:rsid w:val="005B4523"/>
    <w:rsid w:val="005C4BB1"/>
    <w:rsid w:val="005C62E6"/>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6AC6"/>
    <w:rsid w:val="006271D0"/>
    <w:rsid w:val="006323DE"/>
    <w:rsid w:val="0063410A"/>
    <w:rsid w:val="00634499"/>
    <w:rsid w:val="00641619"/>
    <w:rsid w:val="00647DB8"/>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CD3"/>
    <w:rsid w:val="006A05D7"/>
    <w:rsid w:val="006A30C2"/>
    <w:rsid w:val="006A3D49"/>
    <w:rsid w:val="006A523D"/>
    <w:rsid w:val="006B5473"/>
    <w:rsid w:val="006B6BB4"/>
    <w:rsid w:val="006B7428"/>
    <w:rsid w:val="006C5ED7"/>
    <w:rsid w:val="006C69FB"/>
    <w:rsid w:val="006D0AA8"/>
    <w:rsid w:val="006D39EE"/>
    <w:rsid w:val="006D5291"/>
    <w:rsid w:val="006D6389"/>
    <w:rsid w:val="006E4EA6"/>
    <w:rsid w:val="006F665F"/>
    <w:rsid w:val="006F777B"/>
    <w:rsid w:val="00700AC7"/>
    <w:rsid w:val="00701F26"/>
    <w:rsid w:val="00703385"/>
    <w:rsid w:val="007052CD"/>
    <w:rsid w:val="00707722"/>
    <w:rsid w:val="00710CEE"/>
    <w:rsid w:val="00713190"/>
    <w:rsid w:val="00713654"/>
    <w:rsid w:val="0071375B"/>
    <w:rsid w:val="00713D12"/>
    <w:rsid w:val="007144B5"/>
    <w:rsid w:val="007177C1"/>
    <w:rsid w:val="00720256"/>
    <w:rsid w:val="00720E79"/>
    <w:rsid w:val="00721EC8"/>
    <w:rsid w:val="0072268E"/>
    <w:rsid w:val="00725032"/>
    <w:rsid w:val="00727E99"/>
    <w:rsid w:val="007336AD"/>
    <w:rsid w:val="00733752"/>
    <w:rsid w:val="00735A38"/>
    <w:rsid w:val="00736243"/>
    <w:rsid w:val="0074114D"/>
    <w:rsid w:val="0075069C"/>
    <w:rsid w:val="00751D98"/>
    <w:rsid w:val="00753D7E"/>
    <w:rsid w:val="00754E61"/>
    <w:rsid w:val="00755590"/>
    <w:rsid w:val="007567FB"/>
    <w:rsid w:val="00756A67"/>
    <w:rsid w:val="00763C66"/>
    <w:rsid w:val="007646D6"/>
    <w:rsid w:val="0076589C"/>
    <w:rsid w:val="007674E2"/>
    <w:rsid w:val="00777514"/>
    <w:rsid w:val="007830B8"/>
    <w:rsid w:val="007838F3"/>
    <w:rsid w:val="007868AE"/>
    <w:rsid w:val="0079106A"/>
    <w:rsid w:val="00791A76"/>
    <w:rsid w:val="00791AE3"/>
    <w:rsid w:val="0079485A"/>
    <w:rsid w:val="007A4086"/>
    <w:rsid w:val="007A57CB"/>
    <w:rsid w:val="007A593D"/>
    <w:rsid w:val="007A6C4C"/>
    <w:rsid w:val="007B0243"/>
    <w:rsid w:val="007B07D8"/>
    <w:rsid w:val="007B197F"/>
    <w:rsid w:val="007B2EC1"/>
    <w:rsid w:val="007B5E47"/>
    <w:rsid w:val="007B690C"/>
    <w:rsid w:val="007B6968"/>
    <w:rsid w:val="007C285B"/>
    <w:rsid w:val="007C435B"/>
    <w:rsid w:val="007D11E0"/>
    <w:rsid w:val="007D183A"/>
    <w:rsid w:val="007D2143"/>
    <w:rsid w:val="007D6DAE"/>
    <w:rsid w:val="007E4E20"/>
    <w:rsid w:val="007F0C14"/>
    <w:rsid w:val="007F4EF0"/>
    <w:rsid w:val="007F7414"/>
    <w:rsid w:val="007F7C01"/>
    <w:rsid w:val="00801F66"/>
    <w:rsid w:val="00805111"/>
    <w:rsid w:val="00806020"/>
    <w:rsid w:val="00810E27"/>
    <w:rsid w:val="008111A7"/>
    <w:rsid w:val="008132F5"/>
    <w:rsid w:val="00815121"/>
    <w:rsid w:val="008161D5"/>
    <w:rsid w:val="008176AD"/>
    <w:rsid w:val="008206C8"/>
    <w:rsid w:val="00823A2E"/>
    <w:rsid w:val="00824897"/>
    <w:rsid w:val="00826AF5"/>
    <w:rsid w:val="008301A6"/>
    <w:rsid w:val="00831EDE"/>
    <w:rsid w:val="008352AA"/>
    <w:rsid w:val="0083715C"/>
    <w:rsid w:val="00837C10"/>
    <w:rsid w:val="00840FF8"/>
    <w:rsid w:val="00845625"/>
    <w:rsid w:val="008501FC"/>
    <w:rsid w:val="00854648"/>
    <w:rsid w:val="00854E37"/>
    <w:rsid w:val="00863468"/>
    <w:rsid w:val="008634AA"/>
    <w:rsid w:val="008650C9"/>
    <w:rsid w:val="00866818"/>
    <w:rsid w:val="00866AC4"/>
    <w:rsid w:val="00871FB0"/>
    <w:rsid w:val="00874782"/>
    <w:rsid w:val="00874B14"/>
    <w:rsid w:val="00876C94"/>
    <w:rsid w:val="008801C1"/>
    <w:rsid w:val="00884D2A"/>
    <w:rsid w:val="00886132"/>
    <w:rsid w:val="00891C39"/>
    <w:rsid w:val="00891D73"/>
    <w:rsid w:val="0089228E"/>
    <w:rsid w:val="008946E5"/>
    <w:rsid w:val="00894E75"/>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552C"/>
    <w:rsid w:val="008D72C8"/>
    <w:rsid w:val="008D78BC"/>
    <w:rsid w:val="008E0D88"/>
    <w:rsid w:val="008E10E8"/>
    <w:rsid w:val="008E3EC1"/>
    <w:rsid w:val="008E4768"/>
    <w:rsid w:val="008E5207"/>
    <w:rsid w:val="008E64FA"/>
    <w:rsid w:val="008F0EC6"/>
    <w:rsid w:val="008F4ECB"/>
    <w:rsid w:val="0090031E"/>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5EC7"/>
    <w:rsid w:val="009360E6"/>
    <w:rsid w:val="009370C4"/>
    <w:rsid w:val="00937CEF"/>
    <w:rsid w:val="0094074D"/>
    <w:rsid w:val="00941302"/>
    <w:rsid w:val="00941C38"/>
    <w:rsid w:val="00941E04"/>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4F85"/>
    <w:rsid w:val="009C00BE"/>
    <w:rsid w:val="009C036B"/>
    <w:rsid w:val="009C2C88"/>
    <w:rsid w:val="009C5823"/>
    <w:rsid w:val="009D1A2A"/>
    <w:rsid w:val="009D2C5B"/>
    <w:rsid w:val="009D3392"/>
    <w:rsid w:val="009D4F4F"/>
    <w:rsid w:val="009D761B"/>
    <w:rsid w:val="009E2BA1"/>
    <w:rsid w:val="009E4A44"/>
    <w:rsid w:val="009E668A"/>
    <w:rsid w:val="009E6973"/>
    <w:rsid w:val="009E758A"/>
    <w:rsid w:val="009F6F82"/>
    <w:rsid w:val="009F70AE"/>
    <w:rsid w:val="00A00983"/>
    <w:rsid w:val="00A01B6F"/>
    <w:rsid w:val="00A027DB"/>
    <w:rsid w:val="00A07924"/>
    <w:rsid w:val="00A12BD8"/>
    <w:rsid w:val="00A1384B"/>
    <w:rsid w:val="00A1522A"/>
    <w:rsid w:val="00A1563A"/>
    <w:rsid w:val="00A167E4"/>
    <w:rsid w:val="00A1733C"/>
    <w:rsid w:val="00A20AA9"/>
    <w:rsid w:val="00A22740"/>
    <w:rsid w:val="00A25B10"/>
    <w:rsid w:val="00A26C59"/>
    <w:rsid w:val="00A336BA"/>
    <w:rsid w:val="00A3561D"/>
    <w:rsid w:val="00A4062C"/>
    <w:rsid w:val="00A4470B"/>
    <w:rsid w:val="00A44EC8"/>
    <w:rsid w:val="00A517CE"/>
    <w:rsid w:val="00A5383E"/>
    <w:rsid w:val="00A60ACB"/>
    <w:rsid w:val="00A63404"/>
    <w:rsid w:val="00A63994"/>
    <w:rsid w:val="00A64693"/>
    <w:rsid w:val="00A71039"/>
    <w:rsid w:val="00A73FB2"/>
    <w:rsid w:val="00A7637F"/>
    <w:rsid w:val="00A76820"/>
    <w:rsid w:val="00A76F7A"/>
    <w:rsid w:val="00A80152"/>
    <w:rsid w:val="00A84217"/>
    <w:rsid w:val="00A85515"/>
    <w:rsid w:val="00A86EDA"/>
    <w:rsid w:val="00A94086"/>
    <w:rsid w:val="00A941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4D84"/>
    <w:rsid w:val="00AC5631"/>
    <w:rsid w:val="00AC5C43"/>
    <w:rsid w:val="00AC6AA3"/>
    <w:rsid w:val="00AC75F1"/>
    <w:rsid w:val="00AC7768"/>
    <w:rsid w:val="00AD11A8"/>
    <w:rsid w:val="00AD222B"/>
    <w:rsid w:val="00AD3EB6"/>
    <w:rsid w:val="00AD7C64"/>
    <w:rsid w:val="00AE4D3E"/>
    <w:rsid w:val="00AE51C8"/>
    <w:rsid w:val="00AE5B5E"/>
    <w:rsid w:val="00AE5EE2"/>
    <w:rsid w:val="00AE6AFF"/>
    <w:rsid w:val="00AE6C54"/>
    <w:rsid w:val="00AE6E59"/>
    <w:rsid w:val="00AF3B62"/>
    <w:rsid w:val="00B00115"/>
    <w:rsid w:val="00B02672"/>
    <w:rsid w:val="00B03BC3"/>
    <w:rsid w:val="00B04045"/>
    <w:rsid w:val="00B04DB1"/>
    <w:rsid w:val="00B051D5"/>
    <w:rsid w:val="00B05EAA"/>
    <w:rsid w:val="00B06237"/>
    <w:rsid w:val="00B06EB3"/>
    <w:rsid w:val="00B112AA"/>
    <w:rsid w:val="00B113CE"/>
    <w:rsid w:val="00B12F5D"/>
    <w:rsid w:val="00B158CA"/>
    <w:rsid w:val="00B17231"/>
    <w:rsid w:val="00B20641"/>
    <w:rsid w:val="00B23464"/>
    <w:rsid w:val="00B31F7B"/>
    <w:rsid w:val="00B33981"/>
    <w:rsid w:val="00B35CA5"/>
    <w:rsid w:val="00B35FE1"/>
    <w:rsid w:val="00B37E15"/>
    <w:rsid w:val="00B4125F"/>
    <w:rsid w:val="00B456DE"/>
    <w:rsid w:val="00B47261"/>
    <w:rsid w:val="00B50338"/>
    <w:rsid w:val="00B50E19"/>
    <w:rsid w:val="00B54AF4"/>
    <w:rsid w:val="00B54B7A"/>
    <w:rsid w:val="00B55F89"/>
    <w:rsid w:val="00B57037"/>
    <w:rsid w:val="00B60C3E"/>
    <w:rsid w:val="00B641E4"/>
    <w:rsid w:val="00B7095B"/>
    <w:rsid w:val="00B746E3"/>
    <w:rsid w:val="00B8094A"/>
    <w:rsid w:val="00B81521"/>
    <w:rsid w:val="00B81CB7"/>
    <w:rsid w:val="00B84BAB"/>
    <w:rsid w:val="00B9024A"/>
    <w:rsid w:val="00B90899"/>
    <w:rsid w:val="00B90EE6"/>
    <w:rsid w:val="00B9765C"/>
    <w:rsid w:val="00BA1375"/>
    <w:rsid w:val="00BA41E4"/>
    <w:rsid w:val="00BA4F4E"/>
    <w:rsid w:val="00BA4FE4"/>
    <w:rsid w:val="00BA572C"/>
    <w:rsid w:val="00BB0C40"/>
    <w:rsid w:val="00BB21E0"/>
    <w:rsid w:val="00BB405E"/>
    <w:rsid w:val="00BB6B64"/>
    <w:rsid w:val="00BB70A6"/>
    <w:rsid w:val="00BC0B02"/>
    <w:rsid w:val="00BC1D62"/>
    <w:rsid w:val="00BC2D27"/>
    <w:rsid w:val="00BC2E7E"/>
    <w:rsid w:val="00BD11D1"/>
    <w:rsid w:val="00BD11F3"/>
    <w:rsid w:val="00BD6AB1"/>
    <w:rsid w:val="00BE0B40"/>
    <w:rsid w:val="00BE115D"/>
    <w:rsid w:val="00BE16A8"/>
    <w:rsid w:val="00BE2686"/>
    <w:rsid w:val="00BE6C23"/>
    <w:rsid w:val="00BE7B9E"/>
    <w:rsid w:val="00BE7DAB"/>
    <w:rsid w:val="00BF0D27"/>
    <w:rsid w:val="00BF2D31"/>
    <w:rsid w:val="00BF56A7"/>
    <w:rsid w:val="00BF7FBE"/>
    <w:rsid w:val="00C02BC4"/>
    <w:rsid w:val="00C03008"/>
    <w:rsid w:val="00C03825"/>
    <w:rsid w:val="00C04886"/>
    <w:rsid w:val="00C06CA0"/>
    <w:rsid w:val="00C10061"/>
    <w:rsid w:val="00C12AC1"/>
    <w:rsid w:val="00C140CD"/>
    <w:rsid w:val="00C161F1"/>
    <w:rsid w:val="00C16D80"/>
    <w:rsid w:val="00C21C48"/>
    <w:rsid w:val="00C22359"/>
    <w:rsid w:val="00C238A7"/>
    <w:rsid w:val="00C241B6"/>
    <w:rsid w:val="00C2705A"/>
    <w:rsid w:val="00C320BC"/>
    <w:rsid w:val="00C347C7"/>
    <w:rsid w:val="00C361FE"/>
    <w:rsid w:val="00C36E21"/>
    <w:rsid w:val="00C37D1D"/>
    <w:rsid w:val="00C37E83"/>
    <w:rsid w:val="00C44E9A"/>
    <w:rsid w:val="00C45313"/>
    <w:rsid w:val="00C50FC2"/>
    <w:rsid w:val="00C64433"/>
    <w:rsid w:val="00C652CA"/>
    <w:rsid w:val="00C65B72"/>
    <w:rsid w:val="00C67543"/>
    <w:rsid w:val="00C71073"/>
    <w:rsid w:val="00C71B5F"/>
    <w:rsid w:val="00C7627E"/>
    <w:rsid w:val="00C76713"/>
    <w:rsid w:val="00C776E5"/>
    <w:rsid w:val="00C81578"/>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C1624"/>
    <w:rsid w:val="00CC17C2"/>
    <w:rsid w:val="00CC3686"/>
    <w:rsid w:val="00CC75F4"/>
    <w:rsid w:val="00CD00D8"/>
    <w:rsid w:val="00CD360A"/>
    <w:rsid w:val="00CD4C87"/>
    <w:rsid w:val="00CD6D42"/>
    <w:rsid w:val="00CE1E97"/>
    <w:rsid w:val="00CE2A48"/>
    <w:rsid w:val="00CE414D"/>
    <w:rsid w:val="00CF33CE"/>
    <w:rsid w:val="00CF6DA9"/>
    <w:rsid w:val="00D06077"/>
    <w:rsid w:val="00D06883"/>
    <w:rsid w:val="00D11835"/>
    <w:rsid w:val="00D1339C"/>
    <w:rsid w:val="00D14C98"/>
    <w:rsid w:val="00D30FE1"/>
    <w:rsid w:val="00D311B9"/>
    <w:rsid w:val="00D327A2"/>
    <w:rsid w:val="00D3311A"/>
    <w:rsid w:val="00D33481"/>
    <w:rsid w:val="00D339CA"/>
    <w:rsid w:val="00D33C27"/>
    <w:rsid w:val="00D3479C"/>
    <w:rsid w:val="00D364E7"/>
    <w:rsid w:val="00D42399"/>
    <w:rsid w:val="00D431C6"/>
    <w:rsid w:val="00D52A56"/>
    <w:rsid w:val="00D53F77"/>
    <w:rsid w:val="00D60A9C"/>
    <w:rsid w:val="00D62353"/>
    <w:rsid w:val="00D62A8F"/>
    <w:rsid w:val="00D63C5F"/>
    <w:rsid w:val="00D708FB"/>
    <w:rsid w:val="00D73CD3"/>
    <w:rsid w:val="00D7486E"/>
    <w:rsid w:val="00D757AB"/>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2FE0"/>
    <w:rsid w:val="00DD78E6"/>
    <w:rsid w:val="00DE0D75"/>
    <w:rsid w:val="00DE19DA"/>
    <w:rsid w:val="00DE2547"/>
    <w:rsid w:val="00DE2F2E"/>
    <w:rsid w:val="00DE4F37"/>
    <w:rsid w:val="00DE777E"/>
    <w:rsid w:val="00DF213B"/>
    <w:rsid w:val="00DF7636"/>
    <w:rsid w:val="00E036B9"/>
    <w:rsid w:val="00E05E8E"/>
    <w:rsid w:val="00E11591"/>
    <w:rsid w:val="00E15508"/>
    <w:rsid w:val="00E17DDA"/>
    <w:rsid w:val="00E219C5"/>
    <w:rsid w:val="00E2337E"/>
    <w:rsid w:val="00E31221"/>
    <w:rsid w:val="00E33A52"/>
    <w:rsid w:val="00E37EE8"/>
    <w:rsid w:val="00E42E20"/>
    <w:rsid w:val="00E44CDF"/>
    <w:rsid w:val="00E4564D"/>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E30"/>
    <w:rsid w:val="00E80B38"/>
    <w:rsid w:val="00E81A34"/>
    <w:rsid w:val="00E847C2"/>
    <w:rsid w:val="00E86584"/>
    <w:rsid w:val="00E87AAF"/>
    <w:rsid w:val="00E93CCA"/>
    <w:rsid w:val="00E9455E"/>
    <w:rsid w:val="00E956B5"/>
    <w:rsid w:val="00E960FD"/>
    <w:rsid w:val="00EA57A2"/>
    <w:rsid w:val="00EA7148"/>
    <w:rsid w:val="00EA793E"/>
    <w:rsid w:val="00EB0F0D"/>
    <w:rsid w:val="00EB2CC5"/>
    <w:rsid w:val="00EB3647"/>
    <w:rsid w:val="00EB36F1"/>
    <w:rsid w:val="00EB3FE1"/>
    <w:rsid w:val="00EB590F"/>
    <w:rsid w:val="00EB5DE4"/>
    <w:rsid w:val="00EB6B6D"/>
    <w:rsid w:val="00EB6C54"/>
    <w:rsid w:val="00EB7146"/>
    <w:rsid w:val="00EB762B"/>
    <w:rsid w:val="00EB7A2A"/>
    <w:rsid w:val="00EB7B99"/>
    <w:rsid w:val="00EC4C11"/>
    <w:rsid w:val="00ED07C2"/>
    <w:rsid w:val="00ED31CA"/>
    <w:rsid w:val="00ED342B"/>
    <w:rsid w:val="00ED4367"/>
    <w:rsid w:val="00ED75D4"/>
    <w:rsid w:val="00EE03BC"/>
    <w:rsid w:val="00EE068F"/>
    <w:rsid w:val="00EE37F5"/>
    <w:rsid w:val="00EF3051"/>
    <w:rsid w:val="00EF4609"/>
    <w:rsid w:val="00EF58DB"/>
    <w:rsid w:val="00F01A01"/>
    <w:rsid w:val="00F05DDD"/>
    <w:rsid w:val="00F114D7"/>
    <w:rsid w:val="00F121DD"/>
    <w:rsid w:val="00F13E19"/>
    <w:rsid w:val="00F15B64"/>
    <w:rsid w:val="00F2354F"/>
    <w:rsid w:val="00F25B1C"/>
    <w:rsid w:val="00F26280"/>
    <w:rsid w:val="00F30A5E"/>
    <w:rsid w:val="00F31F4F"/>
    <w:rsid w:val="00F34655"/>
    <w:rsid w:val="00F35F2F"/>
    <w:rsid w:val="00F41B1F"/>
    <w:rsid w:val="00F4264C"/>
    <w:rsid w:val="00F439C6"/>
    <w:rsid w:val="00F518C0"/>
    <w:rsid w:val="00F52147"/>
    <w:rsid w:val="00F52247"/>
    <w:rsid w:val="00F52D75"/>
    <w:rsid w:val="00F551E4"/>
    <w:rsid w:val="00F558A1"/>
    <w:rsid w:val="00F613FE"/>
    <w:rsid w:val="00F63A0D"/>
    <w:rsid w:val="00F66575"/>
    <w:rsid w:val="00F70856"/>
    <w:rsid w:val="00F70CCE"/>
    <w:rsid w:val="00F72F62"/>
    <w:rsid w:val="00F73C6C"/>
    <w:rsid w:val="00F74546"/>
    <w:rsid w:val="00F808D5"/>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9</TotalTime>
  <Pages>25</Pages>
  <Words>6524</Words>
  <Characters>37191</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YSHA KHALED MUBARAK HAMAD</cp:lastModifiedBy>
  <cp:revision>989</cp:revision>
  <cp:lastPrinted>2020-12-04T15:16:00Z</cp:lastPrinted>
  <dcterms:created xsi:type="dcterms:W3CDTF">2020-11-24T18:26:00Z</dcterms:created>
  <dcterms:modified xsi:type="dcterms:W3CDTF">2020-12-17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965a6f-be64-3b0d-98c9-f749fd15bd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